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6EBC29C" w14:textId="7A48CE32" w:rsidR="00D238C3" w:rsidRPr="001E5C9D" w:rsidRDefault="001E5C9D" w:rsidP="00D238C3">
      <w:pPr>
        <w:rPr>
          <w:rFonts w:ascii="Times New Roman" w:hAnsi="Times New Roman" w:cs="Times New Roman"/>
          <w:sz w:val="22"/>
          <w:szCs w:val="24"/>
          <w14:ligatures w14:val="none"/>
        </w:rPr>
      </w:pPr>
      <w:r w:rsidRPr="001E5C9D">
        <w:rPr>
          <w:rFonts w:ascii="Times New Roman" w:hAnsi="Times New Roman" w:cs="Times New Roman"/>
          <w:b/>
          <w:bCs/>
          <w:sz w:val="22"/>
          <w:szCs w:val="24"/>
        </w:rPr>
        <w:t>Supplementary Figures</w:t>
      </w:r>
    </w:p>
    <w:p w14:paraId="75149F41" w14:textId="77777777" w:rsidR="001E5C9D" w:rsidRPr="00596BD7" w:rsidRDefault="001E5C9D" w:rsidP="001E5C9D">
      <w:pPr>
        <w:rPr>
          <w:rFonts w:ascii="Times New Roman" w:hAnsi="Times New Roman" w:cs="Times New Roman"/>
          <w:b/>
          <w:bCs/>
          <w:sz w:val="22"/>
          <w:szCs w:val="24"/>
          <w:lang w:val="sv-SE"/>
        </w:rPr>
      </w:pPr>
    </w:p>
    <w:p w14:paraId="332E7FC5" w14:textId="77777777" w:rsidR="001E5C9D" w:rsidRPr="00F10D7E" w:rsidRDefault="001E5C9D" w:rsidP="001E5C9D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71F9B64D" wp14:editId="13D39106">
            <wp:extent cx="9883837" cy="3261184"/>
            <wp:effectExtent l="0" t="0" r="3175" b="0"/>
            <wp:docPr id="329271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27453" cy="3275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E8657C" w14:textId="77777777" w:rsidR="001E5C9D" w:rsidRDefault="001E5C9D" w:rsidP="001E5C9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Pr="00F10D7E">
        <w:rPr>
          <w:rFonts w:ascii="Times New Roman" w:hAnsi="Times New Roman" w:cs="Times New Roman"/>
          <w:b/>
          <w:bCs/>
        </w:rPr>
        <w:t>Figure 1</w:t>
      </w:r>
      <w:r>
        <w:rPr>
          <w:rFonts w:ascii="Times New Roman" w:hAnsi="Times New Roman" w:cs="Times New Roman"/>
          <w:b/>
          <w:bCs/>
        </w:rPr>
        <w:t>.</w:t>
      </w:r>
      <w:r w:rsidRPr="00F10D7E">
        <w:rPr>
          <w:rFonts w:ascii="Times New Roman" w:hAnsi="Times New Roman" w:cs="Times New Roman"/>
          <w:b/>
          <w:bCs/>
        </w:rPr>
        <w:t xml:space="preserve"> </w:t>
      </w:r>
      <w:r w:rsidRPr="00C67C95">
        <w:rPr>
          <w:rFonts w:ascii="Times New Roman" w:hAnsi="Times New Roman" w:cs="Times New Roman"/>
          <w:b/>
          <w:bCs/>
        </w:rPr>
        <w:t>Enrichment of the genome-wide significant SNPs in chromatin states</w:t>
      </w:r>
      <w:r>
        <w:rPr>
          <w:rFonts w:ascii="Times New Roman" w:hAnsi="Times New Roman" w:cs="Times New Roman" w:hint="eastAsia"/>
          <w:b/>
          <w:bCs/>
        </w:rPr>
        <w:t>.</w:t>
      </w:r>
      <w:r w:rsidRPr="003B6673">
        <w:t xml:space="preserve"> </w:t>
      </w:r>
      <w:r w:rsidRPr="00DA4724">
        <w:rPr>
          <w:rFonts w:ascii="Times New Roman" w:hAnsi="Times New Roman" w:cs="Times New Roman"/>
        </w:rPr>
        <w:t xml:space="preserve">Dot plot displayed enrichments results for all the significant SNPs within the identified risk locus </w:t>
      </w:r>
      <w:r w:rsidRPr="00DA4724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across 15 distinct chromatin states in </w:t>
      </w:r>
      <w:r w:rsidRPr="00DA4724">
        <w:rPr>
          <w:rFonts w:ascii="Times New Roman" w:hAnsi="Times New Roman" w:cs="Times New Roman"/>
        </w:rPr>
        <w:t>blood and lung tissues/cells data</w:t>
      </w:r>
      <w:r w:rsidRPr="00DA4724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using hypergeometric distribution test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>.</w:t>
      </w:r>
      <w:r w:rsidRPr="00DA4724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</w:t>
      </w:r>
      <w:r w:rsidRPr="009A2386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Blue, 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>negative association (</w:t>
      </w:r>
      <w:r w:rsidRPr="00E954AA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odds ratio 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>[OR]&lt;1)</w:t>
      </w:r>
      <w:r w:rsidRPr="009A2386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; red, 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>positive association (OR&gt;1); white,</w:t>
      </w:r>
      <w:r w:rsidRPr="00E954AA">
        <w:t xml:space="preserve"> </w:t>
      </w:r>
      <w:r w:rsidRPr="00E954AA">
        <w:rPr>
          <w:rFonts w:ascii="Times New Roman" w:hAnsi="Times New Roman" w:cs="Times New Roman"/>
          <w:color w:val="000000" w:themeColor="text1"/>
          <w:sz w:val="22"/>
          <w:szCs w:val="24"/>
        </w:rPr>
        <w:t>null association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(OR=NA).</w:t>
      </w:r>
      <w:r w:rsidRPr="009A2386" w:rsidDel="009C49CF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</w:t>
      </w:r>
      <w:r w:rsidRPr="009A2386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Larger 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>circles</w:t>
      </w:r>
      <w:r w:rsidRPr="009A2386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correspond to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smaller </w:t>
      </w:r>
      <w:r w:rsidRPr="00E954AA">
        <w:rPr>
          <w:rFonts w:ascii="Times New Roman" w:hAnsi="Times New Roman" w:cs="Times New Roman"/>
          <w:color w:val="000000" w:themeColor="text1"/>
          <w:sz w:val="22"/>
          <w:szCs w:val="24"/>
        </w:rPr>
        <w:t>adjusted P-value</w:t>
      </w:r>
      <w:r w:rsidRPr="009A2386">
        <w:rPr>
          <w:rFonts w:ascii="Times New Roman" w:hAnsi="Times New Roman" w:cs="Times New Roman"/>
          <w:color w:val="000000" w:themeColor="text1"/>
          <w:sz w:val="22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C</w:t>
      </w:r>
      <w:r w:rsidRPr="00DA4724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hromatin states showing enrichment with a false discovery rate adjusted P-value &lt;0.05 were marked with asterisks. </w:t>
      </w:r>
      <w:r w:rsidRPr="00DA4724">
        <w:rPr>
          <w:rFonts w:ascii="Times New Roman" w:hAnsi="Times New Roman" w:cs="Times New Roman"/>
        </w:rPr>
        <w:t>These states include</w:t>
      </w:r>
      <w:r>
        <w:rPr>
          <w:rFonts w:ascii="Times New Roman" w:hAnsi="Times New Roman" w:cs="Times New Roman"/>
        </w:rPr>
        <w:t xml:space="preserve"> w</w:t>
      </w:r>
      <w:r w:rsidRPr="00C575BE">
        <w:rPr>
          <w:rFonts w:ascii="Times New Roman" w:hAnsi="Times New Roman" w:cs="Times New Roman"/>
        </w:rPr>
        <w:t xml:space="preserve">eak </w:t>
      </w:r>
      <w:r>
        <w:rPr>
          <w:rFonts w:ascii="Times New Roman" w:hAnsi="Times New Roman" w:cs="Times New Roman"/>
        </w:rPr>
        <w:t>r</w:t>
      </w:r>
      <w:r w:rsidRPr="00C575BE">
        <w:rPr>
          <w:rFonts w:ascii="Times New Roman" w:hAnsi="Times New Roman" w:cs="Times New Roman"/>
        </w:rPr>
        <w:t>epressed PolyComb</w:t>
      </w:r>
      <w:r>
        <w:rPr>
          <w:rFonts w:ascii="Times New Roman" w:hAnsi="Times New Roman" w:cs="Times New Roman"/>
        </w:rPr>
        <w:t xml:space="preserve"> (</w:t>
      </w:r>
      <w:r w:rsidRPr="00C575BE">
        <w:rPr>
          <w:rFonts w:ascii="Times New Roman" w:hAnsi="Times New Roman" w:cs="Times New Roman"/>
          <w:color w:val="000000" w:themeColor="text1"/>
          <w:sz w:val="22"/>
          <w:szCs w:val="24"/>
        </w:rPr>
        <w:t>ReprPCWk</w: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t>)</w:t>
      </w:r>
      <w:r>
        <w:rPr>
          <w:rFonts w:ascii="Times New Roman" w:hAnsi="Times New Roman" w:cs="Times New Roman"/>
        </w:rPr>
        <w:t xml:space="preserve">, </w:t>
      </w:r>
      <w:r w:rsidRPr="00DA4724">
        <w:rPr>
          <w:rFonts w:ascii="Times New Roman" w:hAnsi="Times New Roman" w:cs="Times New Roman"/>
        </w:rPr>
        <w:t>heterochromatin (Het),</w:t>
      </w:r>
      <w:r>
        <w:rPr>
          <w:rFonts w:ascii="Times New Roman" w:hAnsi="Times New Roman" w:cs="Times New Roman"/>
        </w:rPr>
        <w:t xml:space="preserve"> </w:t>
      </w:r>
      <w:r w:rsidRPr="00DA4724">
        <w:rPr>
          <w:rFonts w:ascii="Times New Roman" w:hAnsi="Times New Roman" w:cs="Times New Roman"/>
        </w:rPr>
        <w:t>enhancers (Enh), weak transcription (TxWk),</w:t>
      </w:r>
      <w:r>
        <w:rPr>
          <w:rFonts w:ascii="Times New Roman" w:hAnsi="Times New Roman" w:cs="Times New Roman"/>
        </w:rPr>
        <w:t xml:space="preserve"> </w:t>
      </w:r>
      <w:r w:rsidRPr="00DA4724">
        <w:rPr>
          <w:rFonts w:ascii="Times New Roman" w:hAnsi="Times New Roman" w:cs="Times New Roman"/>
        </w:rPr>
        <w:t>strong transcription (Tx), flanking active transcription start site (TssAFlnk), active transcription start site (TssA)</w:t>
      </w:r>
      <w:r>
        <w:rPr>
          <w:rFonts w:ascii="Times New Roman" w:hAnsi="Times New Roman" w:cs="Times New Roman"/>
        </w:rPr>
        <w:t xml:space="preserve"> </w:t>
      </w:r>
      <w:r w:rsidRPr="00C575BE">
        <w:rPr>
          <w:rFonts w:ascii="Times New Roman" w:hAnsi="Times New Roman" w:cs="Times New Roman"/>
          <w:color w:val="000000" w:themeColor="text1"/>
          <w:sz w:val="22"/>
          <w:szCs w:val="24"/>
        </w:rPr>
        <w:t>(not shown in this figure as none of the enrichment results were valid for this chromatin state).</w:t>
      </w:r>
    </w:p>
    <w:p w14:paraId="038A1360" w14:textId="77777777" w:rsidR="001E5C9D" w:rsidRDefault="001E5C9D" w:rsidP="001E5C9D">
      <w:pPr>
        <w:rPr>
          <w:rFonts w:ascii="Times New Roman" w:hAnsi="Times New Roman" w:cs="Times New Roman"/>
          <w:color w:val="000000" w:themeColor="text1"/>
          <w:sz w:val="22"/>
          <w:szCs w:val="24"/>
        </w:rPr>
      </w:pPr>
    </w:p>
    <w:p w14:paraId="63160EBB" w14:textId="77777777" w:rsidR="001E5C9D" w:rsidRDefault="001E5C9D" w:rsidP="001E5C9D">
      <w:pPr>
        <w:rPr>
          <w:rFonts w:ascii="Times New Roman" w:hAnsi="Times New Roman" w:cs="Times New Roman"/>
          <w:b/>
          <w:bCs/>
        </w:rPr>
      </w:pPr>
    </w:p>
    <w:p w14:paraId="6040195D" w14:textId="77777777" w:rsidR="001E5C9D" w:rsidRDefault="001E5C9D" w:rsidP="001E5C9D">
      <w:pPr>
        <w:rPr>
          <w:rFonts w:ascii="Times New Roman" w:hAnsi="Times New Roman" w:cs="Times New Roman"/>
        </w:rPr>
        <w:sectPr w:rsidR="001E5C9D" w:rsidSect="00B14AC4">
          <w:footerReference w:type="default" r:id="rId9"/>
          <w:pgSz w:w="16838" w:h="11906" w:orient="landscape"/>
          <w:pgMar w:top="720" w:right="720" w:bottom="720" w:left="720" w:header="851" w:footer="992" w:gutter="0"/>
          <w:cols w:space="425"/>
          <w:docGrid w:type="lines" w:linePitch="312"/>
        </w:sectPr>
      </w:pPr>
    </w:p>
    <w:p w14:paraId="1619E12D" w14:textId="77777777" w:rsidR="001E5C9D" w:rsidRDefault="001E5C9D" w:rsidP="001E5C9D">
      <w:pPr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366F6022" wp14:editId="69C7C0BB">
            <wp:extent cx="6645910" cy="2515235"/>
            <wp:effectExtent l="0" t="0" r="2540" b="0"/>
            <wp:docPr id="209088242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0882427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2515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E02D66" w14:textId="77777777" w:rsidR="001E5C9D" w:rsidRDefault="001E5C9D" w:rsidP="001E5C9D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Pr="00F10D7E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2.</w:t>
      </w:r>
      <w:r w:rsidRPr="00F10D7E">
        <w:rPr>
          <w:rFonts w:ascii="Times New Roman" w:hAnsi="Times New Roman" w:cs="Times New Roman"/>
          <w:b/>
          <w:bCs/>
        </w:rPr>
        <w:t xml:space="preserve"> </w:t>
      </w:r>
      <w:r w:rsidRPr="0086012C">
        <w:rPr>
          <w:rFonts w:ascii="Times New Roman" w:hAnsi="Times New Roman" w:cs="Times New Roman"/>
          <w:b/>
          <w:bCs/>
          <w:i/>
          <w:iCs/>
        </w:rPr>
        <w:t>CPQ</w:t>
      </w:r>
      <w:r w:rsidRPr="0086012C">
        <w:rPr>
          <w:rFonts w:ascii="Times New Roman" w:hAnsi="Times New Roman" w:cs="Times New Roman"/>
          <w:b/>
          <w:bCs/>
        </w:rPr>
        <w:t xml:space="preserve"> expression for lung tissue</w:t>
      </w:r>
      <w:r>
        <w:rPr>
          <w:rFonts w:ascii="Times New Roman" w:hAnsi="Times New Roman" w:cs="Times New Roman"/>
          <w:b/>
          <w:bCs/>
        </w:rPr>
        <w:t xml:space="preserve">s </w:t>
      </w:r>
      <w:r w:rsidRPr="0086012C">
        <w:rPr>
          <w:rFonts w:ascii="Times New Roman" w:hAnsi="Times New Roman" w:cs="Times New Roman"/>
          <w:b/>
          <w:bCs/>
        </w:rPr>
        <w:t>in severe COVID-19 patients compared to</w:t>
      </w:r>
      <w:r>
        <w:rPr>
          <w:rFonts w:ascii="Times New Roman" w:hAnsi="Times New Roman" w:cs="Times New Roman"/>
          <w:b/>
          <w:bCs/>
        </w:rPr>
        <w:t xml:space="preserve"> </w:t>
      </w:r>
      <w:r w:rsidRPr="0086012C">
        <w:rPr>
          <w:rFonts w:ascii="Times New Roman" w:hAnsi="Times New Roman" w:cs="Times New Roman"/>
          <w:b/>
          <w:bCs/>
        </w:rPr>
        <w:t>healthy controls</w:t>
      </w:r>
      <w:r>
        <w:rPr>
          <w:rFonts w:ascii="Times New Roman" w:hAnsi="Times New Roman" w:cs="Times New Roman" w:hint="eastAsia"/>
          <w:b/>
          <w:bCs/>
        </w:rPr>
        <w:t>.</w:t>
      </w:r>
      <w:r>
        <w:rPr>
          <w:rFonts w:ascii="Times New Roman" w:hAnsi="Times New Roman" w:cs="Times New Roman"/>
          <w:b/>
          <w:bCs/>
        </w:rPr>
        <w:t xml:space="preserve"> </w:t>
      </w:r>
      <w:r w:rsidRPr="00393815">
        <w:rPr>
          <w:rFonts w:ascii="Times New Roman" w:hAnsi="Times New Roman" w:cs="Times New Roman"/>
        </w:rPr>
        <w:t xml:space="preserve">Dot plot displaying the expression levels of the </w:t>
      </w:r>
      <w:r w:rsidRPr="004F643B">
        <w:rPr>
          <w:rFonts w:ascii="Times New Roman" w:hAnsi="Times New Roman" w:cs="Times New Roman"/>
          <w:i/>
          <w:iCs/>
        </w:rPr>
        <w:t>CPQ</w:t>
      </w:r>
      <w:r w:rsidRPr="00393815">
        <w:rPr>
          <w:rFonts w:ascii="Times New Roman" w:hAnsi="Times New Roman" w:cs="Times New Roman"/>
        </w:rPr>
        <w:t xml:space="preserve"> gene across 21 different cell types within the lung scRNA-seq data. </w:t>
      </w:r>
      <w:r>
        <w:rPr>
          <w:rFonts w:ascii="Times New Roman" w:hAnsi="Times New Roman" w:cs="Times New Roman"/>
        </w:rPr>
        <w:t>C</w:t>
      </w:r>
      <w:r w:rsidRPr="00393815">
        <w:rPr>
          <w:rFonts w:ascii="Times New Roman" w:hAnsi="Times New Roman" w:cs="Times New Roman"/>
        </w:rPr>
        <w:t xml:space="preserve">ell types exhibiting </w:t>
      </w:r>
      <w:r>
        <w:rPr>
          <w:rFonts w:ascii="Times New Roman" w:hAnsi="Times New Roman" w:cs="Times New Roman"/>
        </w:rPr>
        <w:t>lower</w:t>
      </w:r>
      <w:r w:rsidRPr="00393815">
        <w:rPr>
          <w:rFonts w:ascii="Times New Roman" w:hAnsi="Times New Roman" w:cs="Times New Roman"/>
        </w:rPr>
        <w:t xml:space="preserve"> </w:t>
      </w:r>
      <w:r w:rsidRPr="004F643B">
        <w:rPr>
          <w:rFonts w:ascii="Times New Roman" w:hAnsi="Times New Roman" w:cs="Times New Roman"/>
          <w:i/>
          <w:iCs/>
        </w:rPr>
        <w:t xml:space="preserve">CPQ </w:t>
      </w:r>
      <w:r w:rsidRPr="00393815">
        <w:rPr>
          <w:rFonts w:ascii="Times New Roman" w:hAnsi="Times New Roman" w:cs="Times New Roman"/>
        </w:rPr>
        <w:t xml:space="preserve">expression levels in severe COVID-19 patients compared to healthy controls are highlighted in </w:t>
      </w:r>
      <w:r>
        <w:rPr>
          <w:rFonts w:ascii="Times New Roman" w:hAnsi="Times New Roman" w:cs="Times New Roman"/>
        </w:rPr>
        <w:t>blue, while higher</w:t>
      </w:r>
      <w:r w:rsidRPr="004F643B">
        <w:rPr>
          <w:rFonts w:ascii="Times New Roman" w:hAnsi="Times New Roman" w:cs="Times New Roman"/>
          <w:i/>
          <w:iCs/>
        </w:rPr>
        <w:t xml:space="preserve"> CPQ</w:t>
      </w:r>
      <w:r w:rsidRPr="00393815">
        <w:rPr>
          <w:rFonts w:ascii="Times New Roman" w:hAnsi="Times New Roman" w:cs="Times New Roman"/>
        </w:rPr>
        <w:t xml:space="preserve"> expression levels</w:t>
      </w:r>
      <w:r>
        <w:rPr>
          <w:rFonts w:ascii="Times New Roman" w:hAnsi="Times New Roman" w:cs="Times New Roman"/>
        </w:rPr>
        <w:t xml:space="preserve"> </w:t>
      </w:r>
      <w:r w:rsidRPr="00393815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in red.</w:t>
      </w:r>
    </w:p>
    <w:p w14:paraId="283A88C8" w14:textId="77777777" w:rsidR="001E5C9D" w:rsidRDefault="001E5C9D" w:rsidP="001E5C9D">
      <w:pPr>
        <w:rPr>
          <w:rFonts w:ascii="Times New Roman" w:hAnsi="Times New Roman" w:cs="Times New Roman"/>
          <w:b/>
          <w:bCs/>
        </w:rPr>
      </w:pPr>
    </w:p>
    <w:p w14:paraId="689E3BB1" w14:textId="77777777" w:rsidR="001E5C9D" w:rsidRPr="00393815" w:rsidRDefault="001E5C9D" w:rsidP="001E5C9D">
      <w:pPr>
        <w:rPr>
          <w:rFonts w:ascii="Times New Roman" w:hAnsi="Times New Roman" w:cs="Times New Roman"/>
          <w:b/>
          <w:bCs/>
        </w:rPr>
        <w:sectPr w:rsidR="001E5C9D" w:rsidRPr="00393815" w:rsidSect="00512739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1964E9BE" w14:textId="77777777" w:rsidR="001E5C9D" w:rsidRDefault="001E5C9D" w:rsidP="001E5C9D">
      <w:pPr>
        <w:rPr>
          <w:rFonts w:ascii="Times New Roman" w:hAnsi="Times New Roman" w:cs="Times New Roman"/>
          <w:b/>
          <w:bCs/>
        </w:rPr>
      </w:pPr>
      <w:r>
        <w:rPr>
          <w:noProof/>
        </w:rPr>
        <w:lastRenderedPageBreak/>
        <w:drawing>
          <wp:inline distT="0" distB="0" distL="0" distR="0" wp14:anchorId="2F39B19B" wp14:editId="535F61D2">
            <wp:extent cx="5079577" cy="2856716"/>
            <wp:effectExtent l="0" t="0" r="6985" b="1270"/>
            <wp:docPr id="4033804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0400" cy="2862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67DBD7" w14:textId="77777777" w:rsidR="001E5C9D" w:rsidRDefault="001E5C9D" w:rsidP="001E5C9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Pr="00F10D7E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3.</w:t>
      </w:r>
      <w:r w:rsidRPr="00F10D7E">
        <w:rPr>
          <w:rFonts w:ascii="Times New Roman" w:hAnsi="Times New Roman" w:cs="Times New Roman"/>
          <w:b/>
          <w:bCs/>
        </w:rPr>
        <w:t xml:space="preserve"> </w:t>
      </w:r>
      <w:r w:rsidRPr="0086012C">
        <w:rPr>
          <w:rFonts w:ascii="Times New Roman" w:hAnsi="Times New Roman" w:cs="Times New Roman"/>
          <w:b/>
          <w:bCs/>
          <w:i/>
          <w:iCs/>
        </w:rPr>
        <w:t>CPQ</w:t>
      </w:r>
      <w:r w:rsidRPr="0086012C">
        <w:rPr>
          <w:rFonts w:ascii="Times New Roman" w:hAnsi="Times New Roman" w:cs="Times New Roman"/>
          <w:b/>
          <w:bCs/>
        </w:rPr>
        <w:t xml:space="preserve"> expression for </w:t>
      </w:r>
      <w:r w:rsidRPr="004F643B">
        <w:rPr>
          <w:rFonts w:ascii="Times New Roman" w:hAnsi="Times New Roman" w:cs="Times New Roman"/>
          <w:b/>
          <w:bCs/>
        </w:rPr>
        <w:t>peripheral blood mononuclear</w:t>
      </w:r>
      <w:r>
        <w:rPr>
          <w:rFonts w:ascii="Times New Roman" w:hAnsi="Times New Roman" w:cs="Times New Roman"/>
          <w:b/>
          <w:bCs/>
        </w:rPr>
        <w:t xml:space="preserve"> (PBMCs)</w:t>
      </w:r>
      <w:r w:rsidRPr="004F643B">
        <w:rPr>
          <w:rFonts w:ascii="Times New Roman" w:hAnsi="Times New Roman" w:cs="Times New Roman"/>
          <w:b/>
          <w:bCs/>
        </w:rPr>
        <w:t xml:space="preserve"> cells</w:t>
      </w:r>
      <w:r>
        <w:rPr>
          <w:rFonts w:ascii="Times New Roman" w:hAnsi="Times New Roman" w:cs="Times New Roman"/>
          <w:b/>
          <w:bCs/>
        </w:rPr>
        <w:t xml:space="preserve"> </w:t>
      </w:r>
      <w:r w:rsidRPr="0086012C">
        <w:rPr>
          <w:rFonts w:ascii="Times New Roman" w:hAnsi="Times New Roman" w:cs="Times New Roman"/>
          <w:b/>
          <w:bCs/>
        </w:rPr>
        <w:t>in severe COVID-19 patients compared to</w:t>
      </w:r>
      <w:r>
        <w:rPr>
          <w:rFonts w:ascii="Times New Roman" w:hAnsi="Times New Roman" w:cs="Times New Roman"/>
          <w:b/>
          <w:bCs/>
        </w:rPr>
        <w:t xml:space="preserve"> </w:t>
      </w:r>
      <w:r w:rsidRPr="0086012C">
        <w:rPr>
          <w:rFonts w:ascii="Times New Roman" w:hAnsi="Times New Roman" w:cs="Times New Roman"/>
          <w:b/>
          <w:bCs/>
        </w:rPr>
        <w:t>healthy controls</w:t>
      </w:r>
      <w:r>
        <w:rPr>
          <w:rFonts w:ascii="Times New Roman" w:hAnsi="Times New Roman" w:cs="Times New Roman" w:hint="eastAsia"/>
          <w:b/>
          <w:bCs/>
        </w:rPr>
        <w:t>.</w:t>
      </w:r>
      <w:r w:rsidRPr="004F643B">
        <w:t xml:space="preserve"> </w:t>
      </w:r>
      <w:r w:rsidRPr="004F643B">
        <w:rPr>
          <w:rFonts w:ascii="Times New Roman" w:hAnsi="Times New Roman" w:cs="Times New Roman"/>
        </w:rPr>
        <w:t xml:space="preserve">Dot plot displaying the expression levels of the </w:t>
      </w:r>
      <w:r w:rsidRPr="00860B15">
        <w:rPr>
          <w:rFonts w:ascii="Times New Roman" w:hAnsi="Times New Roman" w:cs="Times New Roman"/>
          <w:i/>
        </w:rPr>
        <w:t>CPQ</w:t>
      </w:r>
      <w:r w:rsidRPr="004F643B">
        <w:rPr>
          <w:rFonts w:ascii="Times New Roman" w:hAnsi="Times New Roman" w:cs="Times New Roman"/>
        </w:rPr>
        <w:t xml:space="preserve"> gene across 11 cell types within the PBMCs scRNA-seq data. Cell types exhibiting </w:t>
      </w:r>
      <w:r>
        <w:rPr>
          <w:rFonts w:ascii="Times New Roman" w:hAnsi="Times New Roman" w:cs="Times New Roman"/>
        </w:rPr>
        <w:t>higher</w:t>
      </w:r>
      <w:r w:rsidRPr="00860B15">
        <w:rPr>
          <w:rFonts w:ascii="Times New Roman" w:hAnsi="Times New Roman" w:cs="Times New Roman"/>
          <w:i/>
          <w:iCs/>
        </w:rPr>
        <w:t xml:space="preserve"> CPQ</w:t>
      </w:r>
      <w:r w:rsidRPr="004F643B">
        <w:rPr>
          <w:rFonts w:ascii="Times New Roman" w:hAnsi="Times New Roman" w:cs="Times New Roman"/>
        </w:rPr>
        <w:t xml:space="preserve"> expression levels in severe COVID-19 patients compared to healthy controls are highlighted in red.</w:t>
      </w:r>
    </w:p>
    <w:p w14:paraId="5E699B53" w14:textId="77777777" w:rsidR="001E5C9D" w:rsidRDefault="001E5C9D" w:rsidP="001E5C9D">
      <w:pPr>
        <w:rPr>
          <w:rFonts w:ascii="Times New Roman" w:hAnsi="Times New Roman" w:cs="Times New Roman"/>
          <w:b/>
          <w:bCs/>
        </w:rPr>
        <w:sectPr w:rsidR="001E5C9D" w:rsidSect="00512739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14789F4A" w14:textId="77777777" w:rsidR="001E5C9D" w:rsidRDefault="001E5C9D" w:rsidP="001E5C9D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0D389F51" wp14:editId="50449ABA">
            <wp:extent cx="6633845" cy="2734945"/>
            <wp:effectExtent l="0" t="0" r="0" b="8255"/>
            <wp:docPr id="202100920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33845" cy="2734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838F14" w14:textId="77777777" w:rsidR="001E5C9D" w:rsidRPr="00D438C4" w:rsidRDefault="001E5C9D" w:rsidP="001E5C9D">
      <w:pPr>
        <w:rPr>
          <w:rFonts w:hint="eastAsia"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Pr="00F10D7E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4.</w:t>
      </w:r>
      <w:r w:rsidRPr="00F10D7E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P</w:t>
      </w:r>
      <w:r w:rsidRPr="00F16D3F">
        <w:rPr>
          <w:rFonts w:ascii="Times New Roman" w:hAnsi="Times New Roman" w:cs="Times New Roman"/>
          <w:b/>
          <w:bCs/>
        </w:rPr>
        <w:t xml:space="preserve">seudotime trajectory </w:t>
      </w:r>
      <w:r>
        <w:rPr>
          <w:rFonts w:ascii="Times New Roman" w:hAnsi="Times New Roman" w:cs="Times New Roman"/>
          <w:b/>
          <w:bCs/>
        </w:rPr>
        <w:t>for</w:t>
      </w:r>
      <w:r w:rsidRPr="00F16D3F">
        <w:rPr>
          <w:rFonts w:ascii="Times New Roman" w:hAnsi="Times New Roman" w:cs="Times New Roman"/>
          <w:b/>
          <w:bCs/>
        </w:rPr>
        <w:t xml:space="preserve"> monocyte-derived macrophages </w:t>
      </w:r>
      <w:r>
        <w:rPr>
          <w:rFonts w:ascii="Times New Roman" w:hAnsi="Times New Roman" w:cs="Times New Roman"/>
          <w:b/>
          <w:bCs/>
        </w:rPr>
        <w:t>(</w:t>
      </w:r>
      <w:r w:rsidRPr="00F16D3F">
        <w:rPr>
          <w:rFonts w:ascii="Times New Roman" w:hAnsi="Times New Roman" w:cs="Times New Roman"/>
          <w:b/>
          <w:bCs/>
        </w:rPr>
        <w:t>MDM</w:t>
      </w:r>
      <w:r>
        <w:rPr>
          <w:rFonts w:ascii="Times New Roman" w:hAnsi="Times New Roman" w:cs="Times New Roman"/>
          <w:b/>
          <w:bCs/>
        </w:rPr>
        <w:t>)</w:t>
      </w:r>
      <w:r w:rsidRPr="00F16D3F">
        <w:rPr>
          <w:rFonts w:ascii="Times New Roman" w:hAnsi="Times New Roman" w:cs="Times New Roman"/>
          <w:b/>
          <w:bCs/>
        </w:rPr>
        <w:t xml:space="preserve"> and its precursor cells, monocytes and transitioning MDM</w:t>
      </w:r>
      <w:r>
        <w:rPr>
          <w:rFonts w:ascii="Times New Roman" w:hAnsi="Times New Roman" w:cs="Times New Roman" w:hint="eastAsia"/>
          <w:b/>
          <w:bCs/>
        </w:rPr>
        <w:t>.</w:t>
      </w:r>
      <w:r w:rsidRPr="004F643B">
        <w:t xml:space="preserve"> </w:t>
      </w:r>
      <w:r w:rsidRPr="00D438C4">
        <w:rPr>
          <w:rFonts w:ascii="Times New Roman" w:hAnsi="Times New Roman" w:cs="Times New Roman"/>
        </w:rPr>
        <w:t xml:space="preserve">Each cell was assigned a pseudotime value, where 0 indicated no progress in the transition from monocyte to MDM, and the maximum value </w:t>
      </w:r>
      <w:r>
        <w:rPr>
          <w:rFonts w:ascii="Times New Roman" w:hAnsi="Times New Roman" w:cs="Times New Roman"/>
        </w:rPr>
        <w:t xml:space="preserve">of 100 </w:t>
      </w:r>
      <w:r w:rsidRPr="00D438C4">
        <w:rPr>
          <w:rFonts w:ascii="Times New Roman" w:hAnsi="Times New Roman" w:cs="Times New Roman"/>
        </w:rPr>
        <w:t>represented 100% progress</w:t>
      </w:r>
      <w:r>
        <w:rPr>
          <w:rFonts w:ascii="Times New Roman" w:hAnsi="Times New Roman" w:cs="Times New Roman"/>
        </w:rPr>
        <w:t>. The red curve</w:t>
      </w:r>
      <w:r w:rsidRPr="00D438C4">
        <w:rPr>
          <w:rFonts w:ascii="Times New Roman" w:hAnsi="Times New Roman" w:cs="Times New Roman"/>
        </w:rPr>
        <w:t xml:space="preserve"> indicat</w:t>
      </w:r>
      <w:r>
        <w:rPr>
          <w:rFonts w:ascii="Times New Roman" w:hAnsi="Times New Roman" w:cs="Times New Roman"/>
        </w:rPr>
        <w:t>ed the</w:t>
      </w:r>
      <w:r w:rsidRPr="00D438C4">
        <w:rPr>
          <w:rFonts w:ascii="Times New Roman" w:hAnsi="Times New Roman" w:cs="Times New Roman"/>
        </w:rPr>
        <w:t xml:space="preserve"> trajectory </w:t>
      </w:r>
      <w:r>
        <w:rPr>
          <w:rFonts w:ascii="Times New Roman" w:hAnsi="Times New Roman" w:cs="Times New Roman"/>
        </w:rPr>
        <w:t xml:space="preserve">for </w:t>
      </w:r>
      <w:r w:rsidRPr="00D438C4">
        <w:rPr>
          <w:rFonts w:ascii="Times New Roman" w:hAnsi="Times New Roman" w:cs="Times New Roman"/>
        </w:rPr>
        <w:t>the relative progression in the transition process</w:t>
      </w:r>
      <w:r>
        <w:rPr>
          <w:rFonts w:ascii="Times New Roman" w:hAnsi="Times New Roman" w:cs="Times New Roman"/>
        </w:rPr>
        <w:t>.</w:t>
      </w:r>
    </w:p>
    <w:p w14:paraId="3C14F11F" w14:textId="77777777" w:rsidR="001E5C9D" w:rsidRDefault="001E5C9D" w:rsidP="001E5C9D">
      <w:pPr>
        <w:rPr>
          <w:rFonts w:ascii="Times New Roman" w:hAnsi="Times New Roman" w:cs="Times New Roman"/>
          <w:b/>
          <w:bCs/>
        </w:rPr>
        <w:sectPr w:rsidR="001E5C9D" w:rsidSect="00512739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0A72F9AC" w14:textId="77777777" w:rsidR="001E5C9D" w:rsidRDefault="001E5C9D" w:rsidP="001E5C9D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  <w:noProof/>
        </w:rPr>
        <w:lastRenderedPageBreak/>
        <w:drawing>
          <wp:inline distT="0" distB="0" distL="0" distR="0" wp14:anchorId="72F0A32A" wp14:editId="14B07B0C">
            <wp:extent cx="6642100" cy="2011045"/>
            <wp:effectExtent l="0" t="0" r="0" b="0"/>
            <wp:docPr id="168311152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2011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E0F2EE" w14:textId="77777777" w:rsidR="001E5C9D" w:rsidRPr="004A0539" w:rsidRDefault="001E5C9D" w:rsidP="001E5C9D">
      <w:p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Pr="00F10D7E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5.</w:t>
      </w:r>
      <w:r w:rsidRPr="006F0D5A">
        <w:rPr>
          <w:rFonts w:ascii="Times New Roman" w:hAnsi="Times New Roman" w:cs="Times New Roman"/>
          <w:b/>
          <w:bCs/>
        </w:rPr>
        <w:t xml:space="preserve"> Protein-protein interaction network of</w:t>
      </w:r>
      <w:r>
        <w:rPr>
          <w:rFonts w:ascii="Times New Roman" w:hAnsi="Times New Roman" w:cs="Times New Roman"/>
          <w:b/>
          <w:bCs/>
        </w:rPr>
        <w:t xml:space="preserve"> the</w:t>
      </w:r>
      <w:r w:rsidRPr="006F0D5A">
        <w:rPr>
          <w:rFonts w:ascii="Times New Roman" w:hAnsi="Times New Roman" w:cs="Times New Roman"/>
          <w:b/>
          <w:bCs/>
        </w:rPr>
        <w:t xml:space="preserve"> ubiquitination-related genes</w:t>
      </w:r>
      <w:r>
        <w:rPr>
          <w:rFonts w:ascii="Times New Roman" w:hAnsi="Times New Roman" w:cs="Times New Roman"/>
          <w:b/>
          <w:bCs/>
        </w:rPr>
        <w:t xml:space="preserve"> </w:t>
      </w:r>
      <w:r w:rsidRPr="006F0D5A">
        <w:rPr>
          <w:rFonts w:ascii="Times New Roman" w:hAnsi="Times New Roman" w:cs="Times New Roman"/>
          <w:b/>
          <w:bCs/>
        </w:rPr>
        <w:t>using STRING</w:t>
      </w:r>
      <w:r>
        <w:rPr>
          <w:rFonts w:ascii="Times New Roman" w:hAnsi="Times New Roman" w:cs="Times New Roman"/>
          <w:b/>
          <w:bCs/>
        </w:rPr>
        <w:t>.</w:t>
      </w:r>
      <w:r w:rsidRPr="00F87AD8">
        <w:t xml:space="preserve"> </w:t>
      </w:r>
      <w:r w:rsidRPr="00F87AD8">
        <w:rPr>
          <w:rFonts w:ascii="Times New Roman" w:hAnsi="Times New Roman" w:cs="Times New Roman"/>
        </w:rPr>
        <w:t>Analysis</w:t>
      </w:r>
      <w:r>
        <w:rPr>
          <w:rFonts w:ascii="Times New Roman" w:hAnsi="Times New Roman" w:cs="Times New Roman"/>
        </w:rPr>
        <w:t xml:space="preserve"> was</w:t>
      </w:r>
      <w:r w:rsidRPr="00F87AD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ased on p</w:t>
      </w:r>
      <w:r w:rsidRPr="00F87AD8">
        <w:rPr>
          <w:rFonts w:ascii="Times New Roman" w:hAnsi="Times New Roman" w:cs="Times New Roman"/>
        </w:rPr>
        <w:t>rotein-protein interactions that were backed by high-throughput experiments and possessed association scores exceeding the median score (i.e., 0.04).</w:t>
      </w:r>
      <w:r w:rsidRPr="004A0539">
        <w:t xml:space="preserve"> </w:t>
      </w:r>
      <w:r w:rsidRPr="004A0539">
        <w:rPr>
          <w:rFonts w:ascii="Times New Roman" w:hAnsi="Times New Roman" w:cs="Times New Roman"/>
        </w:rPr>
        <w:t xml:space="preserve">Protein-protein interaction network analysis of these six ubiquitination-related genes revealed functional connections among </w:t>
      </w:r>
      <w:r w:rsidRPr="004A0539">
        <w:rPr>
          <w:rFonts w:ascii="Times New Roman" w:hAnsi="Times New Roman" w:cs="Times New Roman"/>
          <w:i/>
          <w:iCs/>
        </w:rPr>
        <w:t>USP48 (</w:t>
      </w:r>
      <w:r w:rsidRPr="004A0539">
        <w:rPr>
          <w:rFonts w:ascii="Times New Roman" w:hAnsi="Times New Roman" w:cs="Times New Roman"/>
        </w:rPr>
        <w:t>formerly known as</w:t>
      </w:r>
      <w:r w:rsidRPr="004A0539">
        <w:rPr>
          <w:rFonts w:ascii="Times New Roman" w:hAnsi="Times New Roman" w:cs="Times New Roman"/>
          <w:i/>
          <w:iCs/>
        </w:rPr>
        <w:t xml:space="preserve"> USP31), GSK3B, </w:t>
      </w:r>
      <w:r w:rsidRPr="004A0539">
        <w:rPr>
          <w:rFonts w:ascii="Times New Roman" w:hAnsi="Times New Roman" w:cs="Times New Roman"/>
        </w:rPr>
        <w:t>and</w:t>
      </w:r>
      <w:r w:rsidRPr="004A0539">
        <w:rPr>
          <w:rFonts w:ascii="Times New Roman" w:hAnsi="Times New Roman" w:cs="Times New Roman"/>
          <w:i/>
          <w:iCs/>
        </w:rPr>
        <w:t xml:space="preserve"> FBXW11</w:t>
      </w:r>
      <w:r>
        <w:rPr>
          <w:rFonts w:ascii="Times New Roman" w:hAnsi="Times New Roman" w:cs="Times New Roman"/>
        </w:rPr>
        <w:t xml:space="preserve"> (connected by lines)</w:t>
      </w:r>
      <w:r>
        <w:rPr>
          <w:rFonts w:ascii="Times New Roman" w:hAnsi="Times New Roman" w:cs="Times New Roman"/>
          <w:i/>
          <w:iCs/>
        </w:rPr>
        <w:t>.</w:t>
      </w:r>
    </w:p>
    <w:p w14:paraId="309B87FD" w14:textId="77777777" w:rsidR="001E5C9D" w:rsidRDefault="001E5C9D" w:rsidP="001E5C9D">
      <w:pPr>
        <w:rPr>
          <w:rFonts w:ascii="Times New Roman" w:hAnsi="Times New Roman" w:cs="Times New Roman"/>
        </w:rPr>
        <w:sectPr w:rsidR="001E5C9D" w:rsidSect="00D238C3">
          <w:pgSz w:w="11906" w:h="16838"/>
          <w:pgMar w:top="720" w:right="720" w:bottom="720" w:left="720" w:header="851" w:footer="283" w:gutter="0"/>
          <w:cols w:space="425"/>
          <w:docGrid w:type="lines" w:linePitch="312"/>
        </w:sectPr>
      </w:pPr>
    </w:p>
    <w:p w14:paraId="32748983" w14:textId="77777777" w:rsidR="00F1119D" w:rsidRPr="00F1119D" w:rsidRDefault="00F1119D" w:rsidP="00F1119D">
      <w:pPr>
        <w:spacing w:line="360" w:lineRule="auto"/>
        <w:rPr>
          <w:rFonts w:ascii="Times New Roman" w:eastAsia="宋体" w:hAnsi="Times New Roman" w:cs="Times New Roman"/>
          <w:sz w:val="24"/>
          <w14:ligatures w14:val="none"/>
        </w:rPr>
      </w:pPr>
      <w:r w:rsidRPr="00F1119D">
        <w:rPr>
          <w:rFonts w:ascii="Times New Roman" w:eastAsia="宋体" w:hAnsi="Times New Roman" w:cs="Times New Roman"/>
          <w:noProof/>
          <w:sz w:val="24"/>
          <w14:ligatures w14:val="none"/>
        </w:rPr>
        <w:lastRenderedPageBreak/>
        <w:drawing>
          <wp:inline distT="0" distB="0" distL="0" distR="0" wp14:anchorId="58FA6044" wp14:editId="184BEA78">
            <wp:extent cx="5274310" cy="3477895"/>
            <wp:effectExtent l="0" t="0" r="2540" b="8255"/>
            <wp:docPr id="203739683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396834" name="图片 2037396834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77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CC3364" w14:textId="77777777" w:rsidR="00F1119D" w:rsidRPr="00F1119D" w:rsidRDefault="00F1119D" w:rsidP="00F1119D">
      <w:pPr>
        <w:spacing w:line="360" w:lineRule="auto"/>
        <w:rPr>
          <w:rFonts w:ascii="Times New Roman" w:eastAsia="宋体" w:hAnsi="Times New Roman" w:cs="Times New Roman"/>
          <w:sz w:val="24"/>
          <w14:ligatures w14:val="none"/>
        </w:rPr>
      </w:pPr>
    </w:p>
    <w:p w14:paraId="23DC6423" w14:textId="256E2561" w:rsidR="00F1119D" w:rsidRPr="00F1119D" w:rsidRDefault="00F1119D" w:rsidP="00F1119D">
      <w:pPr>
        <w:spacing w:line="360" w:lineRule="auto"/>
        <w:rPr>
          <w:rFonts w:ascii="Times New Roman" w:eastAsia="宋体" w:hAnsi="Times New Roman" w:cs="Times New Roman"/>
          <w:szCs w:val="21"/>
          <w14:ligatures w14:val="none"/>
        </w:rPr>
      </w:pPr>
      <w:r w:rsidRPr="00F1119D">
        <w:rPr>
          <w:rFonts w:ascii="Times New Roman" w:hAnsi="Times New Roman" w:cs="Times New Roman"/>
          <w:b/>
          <w:bCs/>
          <w:szCs w:val="21"/>
        </w:rPr>
        <w:t xml:space="preserve">Supplementary Figure </w:t>
      </w:r>
      <w:r w:rsidRPr="00F1119D">
        <w:rPr>
          <w:rFonts w:ascii="Times New Roman" w:hAnsi="Times New Roman" w:cs="Times New Roman" w:hint="eastAsia"/>
          <w:b/>
          <w:bCs/>
          <w:szCs w:val="21"/>
        </w:rPr>
        <w:t>6</w:t>
      </w:r>
      <w:r w:rsidRPr="00F1119D">
        <w:rPr>
          <w:rFonts w:ascii="Times New Roman" w:eastAsia="宋体" w:hAnsi="Times New Roman" w:cs="Times New Roman" w:hint="eastAsia"/>
          <w:b/>
          <w:bCs/>
          <w:szCs w:val="21"/>
          <w14:ligatures w14:val="none"/>
        </w:rPr>
        <w:t>.</w:t>
      </w:r>
      <w:r w:rsidRPr="00F1119D">
        <w:rPr>
          <w:rFonts w:ascii="Times New Roman" w:eastAsia="宋体" w:hAnsi="Times New Roman" w:cs="Times New Roman"/>
          <w:b/>
          <w:bCs/>
          <w:szCs w:val="21"/>
          <w14:ligatures w14:val="none"/>
        </w:rPr>
        <w:t xml:space="preserve"> Construction of THP-1 cells and mouse inflammation models</w:t>
      </w:r>
      <w:r w:rsidRPr="00F1119D">
        <w:rPr>
          <w:rFonts w:ascii="Times New Roman" w:eastAsia="宋体" w:hAnsi="Times New Roman" w:cs="Times New Roman" w:hint="eastAsia"/>
          <w:b/>
          <w:bCs/>
          <w:szCs w:val="21"/>
          <w14:ligatures w14:val="none"/>
        </w:rPr>
        <w:t xml:space="preserve">. </w:t>
      </w:r>
      <w:r w:rsidRPr="00F1119D">
        <w:rPr>
          <w:rFonts w:ascii="Times New Roman" w:eastAsia="宋体" w:hAnsi="Times New Roman" w:cs="Times New Roman"/>
          <w:b/>
          <w:bCs/>
          <w:szCs w:val="21"/>
          <w14:ligatures w14:val="none"/>
        </w:rPr>
        <w:t>a</w:t>
      </w:r>
      <w:r>
        <w:rPr>
          <w:rFonts w:ascii="Times New Roman" w:eastAsia="宋体" w:hAnsi="Times New Roman" w:cs="Times New Roman" w:hint="eastAsia"/>
          <w:szCs w:val="21"/>
          <w14:ligatures w14:val="none"/>
        </w:rPr>
        <w:t>.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 xml:space="preserve"> Construction and validation (by western blotting) of a THP-1 cell line stably overexpressing carboxypeptidase Q (CPQ). Technical replicates used 1 × 10⁶ cells each.</w:t>
      </w:r>
      <w:r w:rsidRPr="00F1119D">
        <w:rPr>
          <w:rFonts w:ascii="Times New Roman" w:eastAsia="宋体" w:hAnsi="Times New Roman" w:cs="Times New Roman" w:hint="eastAsia"/>
          <w:szCs w:val="21"/>
          <w14:ligatures w14:val="none"/>
        </w:rPr>
        <w:t xml:space="preserve"> </w:t>
      </w:r>
      <w:r w:rsidRPr="00F1119D">
        <w:rPr>
          <w:rFonts w:ascii="Times New Roman" w:eastAsia="宋体" w:hAnsi="Times New Roman" w:cs="Times New Roman"/>
          <w:b/>
          <w:bCs/>
          <w:szCs w:val="21"/>
          <w14:ligatures w14:val="none"/>
        </w:rPr>
        <w:t>b</w:t>
      </w:r>
      <w:r>
        <w:rPr>
          <w:rFonts w:ascii="Times New Roman" w:eastAsia="宋体" w:hAnsi="Times New Roman" w:cs="Times New Roman" w:hint="eastAsia"/>
          <w:szCs w:val="21"/>
          <w14:ligatures w14:val="none"/>
        </w:rPr>
        <w:t>.</w:t>
      </w:r>
      <w:r w:rsidRPr="00F1119D">
        <w:rPr>
          <w:rFonts w:ascii="Times New Roman" w:eastAsia="宋体" w:hAnsi="Times New Roman" w:cs="Times New Roman" w:hint="eastAsia"/>
          <w:szCs w:val="21"/>
          <w14:ligatures w14:val="none"/>
        </w:rPr>
        <w:t xml:space="preserve"> 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>TNF-</w:t>
      </w:r>
      <w:r w:rsidRPr="00F1119D">
        <w:rPr>
          <w:rFonts w:ascii="Times New Roman" w:eastAsia="宋体" w:hAnsi="Times New Roman" w:cs="Times New Roman"/>
          <w:i/>
          <w:iCs/>
          <w:szCs w:val="21"/>
          <w14:ligatures w14:val="none"/>
        </w:rPr>
        <w:t>α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 xml:space="preserve"> expression levels measured by ELISA in THP-1 wild-type (WT) cells treated with LPS (100 ng ml⁻¹) at different time points (n = 3).</w:t>
      </w:r>
      <w:r w:rsidRPr="00F1119D">
        <w:rPr>
          <w:rFonts w:ascii="Times New Roman" w:eastAsia="宋体" w:hAnsi="Times New Roman" w:cs="Times New Roman" w:hint="eastAsia"/>
          <w:szCs w:val="21"/>
          <w14:ligatures w14:val="none"/>
        </w:rPr>
        <w:t xml:space="preserve"> </w:t>
      </w:r>
      <w:r w:rsidRPr="00F1119D">
        <w:rPr>
          <w:rFonts w:ascii="Times New Roman" w:eastAsia="宋体" w:hAnsi="Times New Roman" w:cs="Times New Roman"/>
          <w:b/>
          <w:bCs/>
          <w:szCs w:val="21"/>
          <w14:ligatures w14:val="none"/>
        </w:rPr>
        <w:t>c</w:t>
      </w:r>
      <w:r>
        <w:rPr>
          <w:rFonts w:ascii="Times New Roman" w:eastAsia="宋体" w:hAnsi="Times New Roman" w:cs="Times New Roman" w:hint="eastAsia"/>
          <w:szCs w:val="21"/>
          <w14:ligatures w14:val="none"/>
        </w:rPr>
        <w:t>.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 xml:space="preserve"> IL-6 expression levels measured by ELISA in THP-1 wild-type (WT) and CPQ-overexpressing (CPQ OE) cells treated with different LPS concentrations for 24 h (n = 3).</w:t>
      </w:r>
      <w:r w:rsidRPr="00F1119D">
        <w:rPr>
          <w:rFonts w:ascii="Times New Roman" w:eastAsia="宋体" w:hAnsi="Times New Roman" w:cs="Times New Roman" w:hint="eastAsia"/>
          <w:szCs w:val="21"/>
          <w14:ligatures w14:val="none"/>
        </w:rPr>
        <w:t xml:space="preserve"> </w:t>
      </w:r>
      <w:r w:rsidRPr="00F1119D">
        <w:rPr>
          <w:rFonts w:ascii="Times New Roman" w:eastAsia="宋体" w:hAnsi="Times New Roman" w:cs="Times New Roman"/>
          <w:b/>
          <w:bCs/>
          <w:szCs w:val="21"/>
          <w14:ligatures w14:val="none"/>
        </w:rPr>
        <w:t>d</w:t>
      </w:r>
      <w:r>
        <w:rPr>
          <w:rFonts w:ascii="Times New Roman" w:eastAsia="宋体" w:hAnsi="Times New Roman" w:cs="Times New Roman" w:hint="eastAsia"/>
          <w:szCs w:val="21"/>
          <w14:ligatures w14:val="none"/>
        </w:rPr>
        <w:t>.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 xml:space="preserve"> Systemic inflammation was induced in mice via intraperitoneal injection of LPS (10 mg per kg) for 6 h (model group). TNF-α and IL-6 expression in lung tissue from wild-type (WT) and model mice w</w:t>
      </w:r>
      <w:r w:rsidRPr="00F1119D">
        <w:rPr>
          <w:rFonts w:ascii="Times New Roman" w:eastAsia="宋体" w:hAnsi="Times New Roman" w:cs="Times New Roman" w:hint="eastAsia"/>
          <w:szCs w:val="21"/>
          <w14:ligatures w14:val="none"/>
        </w:rPr>
        <w:t>ere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 xml:space="preserve"> analyzed by western blot and normalized to </w:t>
      </w:r>
      <w:r w:rsidRPr="00F1119D">
        <w:rPr>
          <w:rFonts w:ascii="Times New Roman" w:eastAsia="宋体" w:hAnsi="Times New Roman" w:cs="Times New Roman"/>
          <w:i/>
          <w:iCs/>
          <w:szCs w:val="21"/>
          <w14:ligatures w14:val="none"/>
        </w:rPr>
        <w:t>β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>-actin.</w:t>
      </w:r>
      <w:r w:rsidRPr="00F1119D">
        <w:rPr>
          <w:rFonts w:ascii="Times New Roman" w:eastAsia="宋体" w:hAnsi="Times New Roman" w:cs="Times New Roman" w:hint="eastAsia"/>
          <w:szCs w:val="21"/>
          <w14:ligatures w14:val="none"/>
        </w:rPr>
        <w:t xml:space="preserve"> </w:t>
      </w:r>
      <w:r w:rsidRPr="00F1119D">
        <w:rPr>
          <w:rFonts w:ascii="Times New Roman" w:eastAsia="宋体" w:hAnsi="Times New Roman" w:cs="Times New Roman"/>
          <w:szCs w:val="21"/>
          <w14:ligatures w14:val="none"/>
        </w:rPr>
        <w:t>Data are shown as the mean of three independent experiments ± s.e.m. P values were determined by unpaired two-tailed t-tests. NS, not significant.</w:t>
      </w:r>
    </w:p>
    <w:p w14:paraId="25B333FA" w14:textId="77777777" w:rsidR="00F1119D" w:rsidRDefault="00F1119D" w:rsidP="001E5C9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F1119D" w:rsidSect="00D238C3">
          <w:pgSz w:w="11906" w:h="16838"/>
          <w:pgMar w:top="720" w:right="720" w:bottom="720" w:left="720" w:header="851" w:footer="283" w:gutter="0"/>
          <w:cols w:space="425"/>
          <w:docGrid w:type="lines" w:linePitch="312"/>
        </w:sectPr>
      </w:pPr>
    </w:p>
    <w:p w14:paraId="75B84715" w14:textId="5D071FAE" w:rsidR="001E5C9D" w:rsidRPr="00947CF1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47CF1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</w:t>
      </w:r>
      <w:r w:rsidRPr="00947CF1">
        <w:rPr>
          <w:rFonts w:ascii="Times New Roman" w:hAnsi="Times New Roman" w:cs="Times New Roman"/>
          <w:b/>
          <w:bCs/>
          <w:sz w:val="24"/>
          <w:szCs w:val="24"/>
        </w:rPr>
        <w:t>upplementary Methods</w:t>
      </w:r>
    </w:p>
    <w:p w14:paraId="2A1E7149" w14:textId="77777777" w:rsidR="001E5C9D" w:rsidRPr="00E47AEC" w:rsidRDefault="001E5C9D" w:rsidP="001E5C9D">
      <w:pPr>
        <w:pStyle w:val="af4"/>
        <w:numPr>
          <w:ilvl w:val="0"/>
          <w:numId w:val="3"/>
        </w:numPr>
        <w:spacing w:line="360" w:lineRule="auto"/>
        <w:ind w:firstLineChars="0"/>
        <w:rPr>
          <w:rFonts w:ascii="Times New Roman" w:hAnsi="Times New Roman" w:cs="Times New Roman"/>
          <w:b/>
          <w:bCs/>
          <w:sz w:val="22"/>
        </w:rPr>
      </w:pPr>
      <w:r w:rsidRPr="00E47AEC">
        <w:rPr>
          <w:rFonts w:ascii="Times New Roman" w:hAnsi="Times New Roman" w:cs="Times New Roman"/>
          <w:b/>
          <w:bCs/>
          <w:sz w:val="22"/>
        </w:rPr>
        <w:t>Questionnaire for COVID-19 infection status</w:t>
      </w:r>
    </w:p>
    <w:p w14:paraId="6CECBE55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e used a</w:t>
      </w:r>
      <w:r w:rsidRPr="00035DBD">
        <w:rPr>
          <w:rFonts w:ascii="Times New Roman" w:hAnsi="Times New Roman" w:cs="Times New Roman"/>
          <w:sz w:val="22"/>
        </w:rPr>
        <w:t xml:space="preserve"> standardized questionnaire</w:t>
      </w:r>
      <w:r>
        <w:rPr>
          <w:rFonts w:ascii="Times New Roman" w:hAnsi="Times New Roman" w:cs="Times New Roman"/>
          <w:sz w:val="22"/>
        </w:rPr>
        <w:t xml:space="preserve"> to </w:t>
      </w:r>
      <w:r w:rsidRPr="00035DBD">
        <w:rPr>
          <w:rFonts w:ascii="Times New Roman" w:hAnsi="Times New Roman" w:cs="Times New Roman"/>
          <w:sz w:val="22"/>
        </w:rPr>
        <w:t>collect data on COVID-19 infection status, medical treatment received, and symptoms experienced during and after the infection</w:t>
      </w:r>
      <w:r>
        <w:rPr>
          <w:rFonts w:ascii="Times New Roman" w:hAnsi="Times New Roman" w:cs="Times New Roman"/>
          <w:sz w:val="22"/>
        </w:rPr>
        <w:t>.</w:t>
      </w:r>
    </w:p>
    <w:p w14:paraId="514EA14A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 w:rsidRPr="0043236B">
        <w:rPr>
          <w:rFonts w:ascii="Times New Roman" w:hAnsi="Times New Roman" w:cs="Times New Roman"/>
          <w:b/>
          <w:bCs/>
          <w:sz w:val="22"/>
        </w:rPr>
        <w:t xml:space="preserve">Supplementary Methods Table </w:t>
      </w:r>
      <w:r>
        <w:rPr>
          <w:rFonts w:ascii="Times New Roman" w:hAnsi="Times New Roman" w:cs="Times New Roman"/>
          <w:b/>
          <w:bCs/>
          <w:sz w:val="22"/>
        </w:rPr>
        <w:t xml:space="preserve">1. </w:t>
      </w:r>
      <w:r w:rsidRPr="00DB6EED">
        <w:rPr>
          <w:rFonts w:ascii="Times New Roman" w:hAnsi="Times New Roman" w:cs="Times New Roman"/>
          <w:b/>
          <w:bCs/>
          <w:sz w:val="22"/>
        </w:rPr>
        <w:t>The detailed information of questionnaires for COVID-19</w:t>
      </w:r>
    </w:p>
    <w:tbl>
      <w:tblPr>
        <w:tblW w:w="9880" w:type="dxa"/>
        <w:tblLook w:val="04A0" w:firstRow="1" w:lastRow="0" w:firstColumn="1" w:lastColumn="0" w:noHBand="0" w:noVBand="1"/>
      </w:tblPr>
      <w:tblGrid>
        <w:gridCol w:w="2320"/>
        <w:gridCol w:w="3520"/>
        <w:gridCol w:w="4040"/>
      </w:tblGrid>
      <w:tr w:rsidR="001E5C9D" w:rsidRPr="00DB6EED" w14:paraId="69E39A6D" w14:textId="77777777" w:rsidTr="00A17BA8">
        <w:trPr>
          <w:trHeight w:val="315"/>
        </w:trPr>
        <w:tc>
          <w:tcPr>
            <w:tcW w:w="23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08E68A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Category</w:t>
            </w:r>
          </w:p>
        </w:tc>
        <w:tc>
          <w:tcPr>
            <w:tcW w:w="35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250ACA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Items</w:t>
            </w:r>
          </w:p>
        </w:tc>
        <w:tc>
          <w:tcPr>
            <w:tcW w:w="40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BFD278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Option</w:t>
            </w:r>
          </w:p>
        </w:tc>
      </w:tr>
      <w:tr w:rsidR="001E5C9D" w:rsidRPr="00DB6EED" w14:paraId="6EA1D443" w14:textId="77777777" w:rsidTr="00A17BA8">
        <w:trPr>
          <w:trHeight w:val="6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A833B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VID-19 infection status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ED4F7C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ow many times have you had COVID-19?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B336B2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umeric variable</w:t>
            </w:r>
          </w:p>
        </w:tc>
      </w:tr>
      <w:tr w:rsidR="001E5C9D" w:rsidRPr="00DB6EED" w14:paraId="6243B6B8" w14:textId="77777777" w:rsidTr="00A17BA8">
        <w:trPr>
          <w:trHeight w:val="6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158F12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C28EEF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ow to confirm COVID-19 infection this time?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96351B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bookmarkStart w:id="0" w:name="RANGE!C4"/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(0) SARS-CoV-2 PCR test </w:t>
            </w:r>
            <w:bookmarkEnd w:id="0"/>
          </w:p>
        </w:tc>
      </w:tr>
      <w:tr w:rsidR="001E5C9D" w:rsidRPr="00DB6EED" w14:paraId="154F3A42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AC5A2BC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B00E3B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C2D6A2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bookmarkStart w:id="1" w:name="RANGE!C5"/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Antigen test</w:t>
            </w:r>
            <w:bookmarkEnd w:id="1"/>
          </w:p>
        </w:tc>
      </w:tr>
      <w:tr w:rsidR="001E5C9D" w:rsidRPr="00DB6EED" w14:paraId="4C5A11D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B7ABDC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ECE95C4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654555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No test</w:t>
            </w:r>
          </w:p>
        </w:tc>
      </w:tr>
      <w:tr w:rsidR="001E5C9D" w:rsidRPr="00DB6EED" w14:paraId="38E2EE15" w14:textId="77777777" w:rsidTr="00A17BA8">
        <w:trPr>
          <w:trHeight w:val="6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66A4F6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774D90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ave you been vaccinated against COVID-19?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8B73E6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No</w:t>
            </w:r>
          </w:p>
        </w:tc>
      </w:tr>
      <w:tr w:rsidR="001E5C9D" w:rsidRPr="00DB6EED" w14:paraId="416961F8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4D4799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6496728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907202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YES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—</w:t>
            </w: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pecifying the type of vaccine</w:t>
            </w:r>
          </w:p>
        </w:tc>
      </w:tr>
      <w:tr w:rsidR="001E5C9D" w:rsidRPr="00DB6EED" w14:paraId="5C6258EE" w14:textId="77777777" w:rsidTr="00A17BA8">
        <w:trPr>
          <w:trHeight w:val="9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2E02CD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ymptoms experienced during and after the infection.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D25852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id you have any symptoms of COVID-19 during your illness?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37220D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No</w:t>
            </w:r>
          </w:p>
        </w:tc>
      </w:tr>
      <w:tr w:rsidR="001E5C9D" w:rsidRPr="00DB6EED" w14:paraId="675880E6" w14:textId="77777777" w:rsidTr="00A17BA8">
        <w:trPr>
          <w:trHeight w:val="615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3FA7C3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B7C87C5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371947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YES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—</w:t>
            </w: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pecifying the time of first onset of COVID-19 symptoms</w:t>
            </w:r>
          </w:p>
        </w:tc>
      </w:tr>
      <w:tr w:rsidR="001E5C9D" w:rsidRPr="00DB6EED" w14:paraId="6D94C600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955ED4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07C314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uration of symptoms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77A658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447E9C0E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F7CE5E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58C00EA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70C0DE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0DECE37C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8359AF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B8662A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D8261B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36EEDD20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3DFD2B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CA3283E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A4BBF1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101229CA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4A5F39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D7D941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5A7C3E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316E3C75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3D9F3D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B6B4CB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ever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E6A5C9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267BBD9C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D12322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E1B510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901007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6FE48FD9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425BE1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6FB8AC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087E5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35DFE053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E6F5E6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185AF4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0A0DA35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6BB7D93B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8AD908C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58F4BE2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55F151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7B490865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715A52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46D47E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ugh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F6BF2A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3472D79F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BD4041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FAD30A2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22F87A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229F453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4C6C81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8F66E86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0FADA8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6FB86D93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32E26D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C94EF3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8AA7E3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4194A663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15094B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65208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19E50F5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28E3A838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EC0069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7C8EA6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unning nose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1D44EE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7A92DC36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0B93DF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D8A18F9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5ECDAC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21D86C7C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F16F97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F6DB2E2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E7461C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6909174E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6C68C5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A01CCE8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21E8CB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20EDA2D6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CCFE87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F165254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66161B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2ACB0522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78CB5EC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C2BF1D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ore throat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CE93CB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592930B3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990BC3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091AC8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F93838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3F26CDC8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C3E237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6E336F1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5BF838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20547EDB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EB13A6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01AB64D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BD04785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3A8DB44A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49348A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1566E15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BC9DF7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1D9FBDD5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94A4FC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2E3576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olypnea/dyspnea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69D5A5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10A3A2A9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442626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1C50073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DAF141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43B9C626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0A3E61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ABFD3A1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C26B35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568FB95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8F3819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0BF32E8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210B8D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0AE1A93A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2C52E85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19689D8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733020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4572F23F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E25D20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F6A2E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hill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FD4E57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00273E35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5C43EB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4A5E40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2A485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679D8479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C8A149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8461FC2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53D316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1AFD9060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0F0156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57235DC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989152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61F484F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C987BA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0CBB7A3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250D47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466FEEB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C9D00F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E3B07C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eadache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9A5530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37E26847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F24D56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31B360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5F5203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1D6E192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3C7346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C320746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64DB03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014925CA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3C6D73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E3C073E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FEEA55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008640CD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E3B788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A8C553E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4AF34B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75A458C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970B6B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41F485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scle soreness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26916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37AD86F4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CEDE37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D3D2A86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E9510AC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2E08C91A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71F0AD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CEFCFE5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7074C5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6B66347D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217AAF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10661E8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CE6C025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2072278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AF89E1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ED69E5E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A86623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4AF1F5FA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66245B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318A29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aste decline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3226E65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2E56BAB4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F76572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9F968A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02FA19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5ED056A7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045629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0E4BEA3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2721D0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273CEBCF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9993EF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710DAE7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CAA95A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64D38AAE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72F357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924260D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AD47D3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16FA58FF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27C12CC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CE9F0E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mell decline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5CCA59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3B5232A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D34E3C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112815D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DF9983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37E68919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6D157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2DE55CC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68E307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0C7E83C6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226473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186FF98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308324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6886E9EF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C92079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93907D7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EE859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165F6E3D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AC962F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AE79D1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Weakness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281532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60D57283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614CBB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6D6FB4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07197B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7202C8D9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796E62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3093D56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4830926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60EB3DAE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FE02910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5942AF3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040618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5F0A9C6F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BAA25C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978673D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B1D531E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70A679BA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52035F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C28D2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iarrhea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5AD33B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52832298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D98CAE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9AC12C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95810A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712251F3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BD2F1D8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694B007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131DE1B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220C0442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CAED48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A1D4BF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0F715C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4398FD6F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20C26F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73F2ED9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DF5390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5A5F7A10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F3F60F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D77D52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ausea/vomiting (days)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939D2F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0</w:t>
            </w:r>
          </w:p>
        </w:tc>
      </w:tr>
      <w:tr w:rsidR="001E5C9D" w:rsidRPr="00DB6EED" w14:paraId="1DED9C29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BDAAF5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84D221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57E00B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1-2</w:t>
            </w:r>
          </w:p>
        </w:tc>
      </w:tr>
      <w:tr w:rsidR="001E5C9D" w:rsidRPr="00DB6EED" w14:paraId="449026A7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F8C8F2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E5CEF90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E5F2EB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3-4</w:t>
            </w:r>
          </w:p>
        </w:tc>
      </w:tr>
      <w:tr w:rsidR="001E5C9D" w:rsidRPr="00DB6EED" w14:paraId="0CA19F21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927BE6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4BFE77B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1203BC4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5-8</w:t>
            </w:r>
          </w:p>
        </w:tc>
      </w:tr>
      <w:tr w:rsidR="001E5C9D" w:rsidRPr="00DB6EED" w14:paraId="7506CFD7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626F0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E4B6385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D35D3A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&gt;8</w:t>
            </w:r>
          </w:p>
        </w:tc>
      </w:tr>
      <w:tr w:rsidR="001E5C9D" w:rsidRPr="00DB6EED" w14:paraId="39C3C0C5" w14:textId="77777777" w:rsidTr="00A17BA8">
        <w:trPr>
          <w:trHeight w:val="6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160613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edical treatment received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97D78D5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edical treatment received</w:t>
            </w: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D9149A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0) No medical treatment</w:t>
            </w:r>
          </w:p>
        </w:tc>
      </w:tr>
      <w:tr w:rsidR="001E5C9D" w:rsidRPr="00DB6EED" w14:paraId="11322B45" w14:textId="77777777" w:rsidTr="00A17BA8">
        <w:trPr>
          <w:trHeight w:val="6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5C72062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33208C5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1875E1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1) Oral medication at drug st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—</w:t>
            </w: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pecifying the type of medication</w:t>
            </w:r>
          </w:p>
        </w:tc>
      </w:tr>
      <w:tr w:rsidR="001E5C9D" w:rsidRPr="00DB6EED" w14:paraId="11C2A117" w14:textId="77777777" w:rsidTr="00A17BA8">
        <w:trPr>
          <w:trHeight w:val="3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CB2BA67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FA5CE11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6DF5B6A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2) Home oxygen therapy</w:t>
            </w:r>
          </w:p>
        </w:tc>
      </w:tr>
      <w:tr w:rsidR="001E5C9D" w:rsidRPr="00DB6EED" w14:paraId="5575851D" w14:textId="77777777" w:rsidTr="00A17BA8">
        <w:trPr>
          <w:trHeight w:val="15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2AAAFF1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92CA06C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0130A0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3) Medical interventions at primary care centers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—</w:t>
            </w: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pecifying the type of medical interventions (a. Oral medication; b.Injection; c. Transfusion; d. Oxygen therapy; e. Nebulization; f. Not known; g. Others)</w:t>
            </w:r>
          </w:p>
        </w:tc>
      </w:tr>
      <w:tr w:rsidR="001E5C9D" w:rsidRPr="00DB6EED" w14:paraId="09CCBC55" w14:textId="77777777" w:rsidTr="00A17BA8">
        <w:trPr>
          <w:trHeight w:val="1800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880950F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7E32D07" w14:textId="77777777" w:rsidR="001E5C9D" w:rsidRPr="00DB6EED" w:rsidRDefault="001E5C9D" w:rsidP="00A17BA8">
            <w:pPr>
              <w:widowControl/>
              <w:rPr>
                <w:rFonts w:ascii="Times New Roman" w:eastAsia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1433173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4) Inpatient medical ca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—</w:t>
            </w: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pecifying the type of medical interventions (a. Oral medication; b.Injection; c. Transfusion; d. Oxygen therapy; e. Nebulization; f. Non-invasive ventilation; g. Invasive ventilation; h. ECMO; i. Not known; k. Others)</w:t>
            </w:r>
          </w:p>
        </w:tc>
      </w:tr>
      <w:tr w:rsidR="001E5C9D" w:rsidRPr="00DB6EED" w14:paraId="66B17C63" w14:textId="77777777" w:rsidTr="00A17BA8">
        <w:trPr>
          <w:trHeight w:val="615"/>
        </w:trPr>
        <w:tc>
          <w:tcPr>
            <w:tcW w:w="232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  <w:hideMark/>
          </w:tcPr>
          <w:p w14:paraId="0E61BB2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352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  <w:hideMark/>
          </w:tcPr>
          <w:p w14:paraId="5655CE4D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404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  <w:hideMark/>
          </w:tcPr>
          <w:p w14:paraId="34D83D39" w14:textId="77777777" w:rsidR="001E5C9D" w:rsidRPr="00DB6EED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(5) Other medical treatment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—</w:t>
            </w:r>
            <w:r w:rsidRPr="00DB6EED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pecifying the type of medical intervention</w:t>
            </w:r>
          </w:p>
        </w:tc>
      </w:tr>
    </w:tbl>
    <w:p w14:paraId="41FDC326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</w:p>
    <w:p w14:paraId="3F3452D6" w14:textId="77777777" w:rsidR="001E5C9D" w:rsidRPr="00564ACD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  <w:r w:rsidRPr="00564ACD">
        <w:rPr>
          <w:rFonts w:ascii="Times New Roman" w:hAnsi="Times New Roman" w:cs="Times New Roman" w:hint="eastAsia"/>
          <w:b/>
          <w:bCs/>
          <w:sz w:val="22"/>
        </w:rPr>
        <w:t>2</w:t>
      </w:r>
      <w:r w:rsidRPr="00564ACD">
        <w:rPr>
          <w:rFonts w:ascii="Times New Roman" w:hAnsi="Times New Roman" w:cs="Times New Roman"/>
          <w:b/>
          <w:bCs/>
          <w:sz w:val="22"/>
        </w:rPr>
        <w:t>.</w:t>
      </w:r>
      <w:r w:rsidRPr="00564ACD">
        <w:rPr>
          <w:b/>
          <w:bCs/>
        </w:rPr>
        <w:t xml:space="preserve"> </w:t>
      </w:r>
      <w:r w:rsidRPr="00564ACD">
        <w:rPr>
          <w:rFonts w:ascii="Times New Roman" w:hAnsi="Times New Roman" w:cs="Times New Roman" w:hint="eastAsia"/>
          <w:b/>
          <w:bCs/>
          <w:sz w:val="22"/>
        </w:rPr>
        <w:t>I</w:t>
      </w:r>
      <w:r w:rsidRPr="00564ACD">
        <w:rPr>
          <w:rFonts w:ascii="Times New Roman" w:hAnsi="Times New Roman" w:cs="Times New Roman"/>
          <w:b/>
          <w:bCs/>
          <w:sz w:val="22"/>
        </w:rPr>
        <w:t xml:space="preserve">mputation </w:t>
      </w:r>
      <w:r w:rsidRPr="00564ACD">
        <w:rPr>
          <w:rFonts w:ascii="Times New Roman" w:hAnsi="Times New Roman" w:cs="Times New Roman" w:hint="eastAsia"/>
          <w:b/>
          <w:bCs/>
          <w:sz w:val="22"/>
        </w:rPr>
        <w:t>for</w:t>
      </w:r>
      <w:r w:rsidRPr="00564ACD">
        <w:rPr>
          <w:rFonts w:ascii="Times New Roman" w:hAnsi="Times New Roman" w:cs="Times New Roman"/>
          <w:b/>
          <w:bCs/>
          <w:sz w:val="22"/>
        </w:rPr>
        <w:t xml:space="preserve"> genotype data</w:t>
      </w:r>
    </w:p>
    <w:p w14:paraId="555AA0E6" w14:textId="77777777" w:rsidR="001E5C9D" w:rsidRPr="00E07413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 w:rsidRPr="00564ACD">
        <w:rPr>
          <w:rFonts w:ascii="Times New Roman" w:hAnsi="Times New Roman" w:cs="Times New Roman"/>
          <w:sz w:val="22"/>
        </w:rPr>
        <w:t>We performed rigorous quality control and imputation using the Rapid Imputation and Computational Pipeline for Genome-Wide Association Studies (RICOPILI)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MYW08L0F1dGhvcj48WWVhcj4yMDIwPC9ZZWFyPjxSZWNO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=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MYW08L0F1dGhvcj48WWVhcj4yMDIwPC9ZZWFyPjxSZWNO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=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 w:rsidRPr="006323E0">
        <w:rPr>
          <w:rFonts w:ascii="Times New Roman" w:hAnsi="Times New Roman" w:cs="Times New Roman"/>
          <w:noProof/>
          <w:sz w:val="22"/>
          <w:vertAlign w:val="superscript"/>
        </w:rPr>
        <w:t>1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>. Specifically, we first performed a quality control before imputation to a</w:t>
      </w:r>
      <w:r w:rsidRPr="00130F77">
        <w:rPr>
          <w:rFonts w:ascii="Times New Roman" w:hAnsi="Times New Roman" w:cs="Times New Roman"/>
          <w:sz w:val="22"/>
        </w:rPr>
        <w:t>void false positives from technical artifacts</w:t>
      </w:r>
      <w:r>
        <w:rPr>
          <w:rFonts w:ascii="Times New Roman" w:hAnsi="Times New Roman" w:cs="Times New Roman"/>
          <w:sz w:val="22"/>
        </w:rPr>
        <w:t xml:space="preserve"> and r</w:t>
      </w:r>
      <w:r w:rsidRPr="00130F77">
        <w:rPr>
          <w:rFonts w:ascii="Times New Roman" w:hAnsi="Times New Roman" w:cs="Times New Roman"/>
          <w:sz w:val="22"/>
        </w:rPr>
        <w:t>emove noise hiding real signals</w:t>
      </w:r>
      <w:r>
        <w:rPr>
          <w:rFonts w:ascii="Times New Roman" w:hAnsi="Times New Roman" w:cs="Times New Roman"/>
          <w:sz w:val="22"/>
        </w:rPr>
        <w:t xml:space="preserve">, then we calculated principal components to check the </w:t>
      </w:r>
      <w:r w:rsidRPr="00130F77">
        <w:rPr>
          <w:rFonts w:ascii="Times New Roman" w:hAnsi="Times New Roman" w:cs="Times New Roman"/>
          <w:sz w:val="22"/>
        </w:rPr>
        <w:t>population structure</w:t>
      </w:r>
      <w:r>
        <w:rPr>
          <w:rFonts w:ascii="Times New Roman" w:hAnsi="Times New Roman" w:cs="Times New Roman"/>
          <w:sz w:val="22"/>
        </w:rPr>
        <w:t xml:space="preserve">s and remove duplicated samples using a </w:t>
      </w:r>
      <w:r w:rsidRPr="00130F77">
        <w:rPr>
          <w:rFonts w:ascii="Times New Roman" w:hAnsi="Times New Roman" w:cs="Times New Roman"/>
          <w:sz w:val="22"/>
        </w:rPr>
        <w:t xml:space="preserve">subset of high-quality </w:t>
      </w:r>
      <w:r>
        <w:rPr>
          <w:rFonts w:ascii="Times New Roman" w:hAnsi="Times New Roman" w:cs="Times New Roman"/>
          <w:sz w:val="22"/>
        </w:rPr>
        <w:t>variants. Last, we performed the imputation based on east Asian population from 1000 Genomes Project Phrase 3. A d</w:t>
      </w:r>
      <w:r w:rsidRPr="00E07413">
        <w:rPr>
          <w:rFonts w:ascii="Times New Roman" w:hAnsi="Times New Roman" w:cs="Times New Roman"/>
          <w:sz w:val="22"/>
        </w:rPr>
        <w:t xml:space="preserve">etailed flowchart </w:t>
      </w:r>
      <w:r>
        <w:rPr>
          <w:rFonts w:ascii="Times New Roman" w:hAnsi="Times New Roman" w:cs="Times New Roman"/>
          <w:sz w:val="22"/>
        </w:rPr>
        <w:t>is shown in</w:t>
      </w:r>
      <w:r w:rsidRPr="00E07413">
        <w:rPr>
          <w:rFonts w:ascii="Times New Roman" w:hAnsi="Times New Roman" w:cs="Times New Roman"/>
          <w:sz w:val="22"/>
        </w:rPr>
        <w:t xml:space="preserve"> Supplementary Methods Figure 1</w:t>
      </w:r>
      <w:r>
        <w:rPr>
          <w:rFonts w:ascii="Times New Roman" w:hAnsi="Times New Roman" w:cs="Times New Roman"/>
          <w:sz w:val="22"/>
        </w:rPr>
        <w:t>.</w:t>
      </w:r>
    </w:p>
    <w:p w14:paraId="10DB8A7F" w14:textId="77777777" w:rsidR="001E5C9D" w:rsidRPr="00E0674C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>
        <w:rPr>
          <w:noProof/>
        </w:rPr>
        <w:drawing>
          <wp:inline distT="0" distB="0" distL="0" distR="0" wp14:anchorId="0B80478B" wp14:editId="53454E40">
            <wp:extent cx="4870125" cy="5122333"/>
            <wp:effectExtent l="0" t="0" r="6985" b="2540"/>
            <wp:docPr id="10181740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8174019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880456" cy="5133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CF60A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  <w:r w:rsidRPr="0043236B">
        <w:rPr>
          <w:rFonts w:ascii="Times New Roman" w:hAnsi="Times New Roman" w:cs="Times New Roman"/>
          <w:b/>
          <w:bCs/>
          <w:sz w:val="22"/>
        </w:rPr>
        <w:t xml:space="preserve">Supplementary Methods </w:t>
      </w:r>
      <w:r>
        <w:rPr>
          <w:rFonts w:ascii="Times New Roman" w:hAnsi="Times New Roman" w:cs="Times New Roman"/>
          <w:b/>
          <w:bCs/>
          <w:sz w:val="22"/>
        </w:rPr>
        <w:t>Figure</w:t>
      </w:r>
      <w:r w:rsidRPr="0043236B">
        <w:rPr>
          <w:rFonts w:ascii="Times New Roman" w:hAnsi="Times New Roman" w:cs="Times New Roman"/>
          <w:b/>
          <w:bCs/>
          <w:sz w:val="22"/>
        </w:rPr>
        <w:t xml:space="preserve"> </w:t>
      </w:r>
      <w:r>
        <w:rPr>
          <w:rFonts w:ascii="Times New Roman" w:hAnsi="Times New Roman" w:cs="Times New Roman"/>
          <w:b/>
          <w:bCs/>
          <w:sz w:val="22"/>
        </w:rPr>
        <w:t>1. D</w:t>
      </w:r>
      <w:r w:rsidRPr="004E0917">
        <w:rPr>
          <w:rFonts w:ascii="Times New Roman" w:hAnsi="Times New Roman" w:cs="Times New Roman"/>
          <w:b/>
          <w:bCs/>
          <w:sz w:val="22"/>
        </w:rPr>
        <w:t xml:space="preserve">etailed flowchart </w:t>
      </w:r>
      <w:r>
        <w:rPr>
          <w:rFonts w:ascii="Times New Roman" w:hAnsi="Times New Roman" w:cs="Times New Roman"/>
          <w:b/>
          <w:bCs/>
          <w:sz w:val="22"/>
        </w:rPr>
        <w:t>of genotyping QC and imputation</w:t>
      </w:r>
    </w:p>
    <w:p w14:paraId="7657B78B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</w:p>
    <w:p w14:paraId="1E294E80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  <w:r w:rsidRPr="00187B04">
        <w:rPr>
          <w:rFonts w:ascii="Times New Roman" w:hAnsi="Times New Roman" w:cs="Times New Roman"/>
          <w:b/>
          <w:bCs/>
          <w:sz w:val="22"/>
        </w:rPr>
        <w:t xml:space="preserve">3. </w:t>
      </w:r>
      <w:r>
        <w:rPr>
          <w:rFonts w:ascii="Times New Roman" w:hAnsi="Times New Roman" w:cs="Times New Roman"/>
          <w:b/>
          <w:bCs/>
          <w:sz w:val="22"/>
        </w:rPr>
        <w:t>T</w:t>
      </w:r>
      <w:r w:rsidRPr="00187B04">
        <w:rPr>
          <w:rFonts w:ascii="Times New Roman" w:hAnsi="Times New Roman" w:cs="Times New Roman"/>
          <w:b/>
          <w:bCs/>
          <w:sz w:val="22"/>
        </w:rPr>
        <w:t xml:space="preserve">he quality control for </w:t>
      </w:r>
      <w:r w:rsidRPr="00707B4A">
        <w:rPr>
          <w:rFonts w:ascii="Times New Roman" w:hAnsi="Times New Roman" w:cs="Times New Roman"/>
          <w:b/>
          <w:bCs/>
          <w:sz w:val="22"/>
        </w:rPr>
        <w:t>whole genome sequencing (WGS) data</w:t>
      </w:r>
    </w:p>
    <w:p w14:paraId="31B559D8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 w:rsidRPr="00E07413">
        <w:rPr>
          <w:rFonts w:ascii="Times New Roman" w:hAnsi="Times New Roman" w:cs="Times New Roman"/>
          <w:sz w:val="22"/>
        </w:rPr>
        <w:t>In summary, the clean reads were obtained by processing the raw sequencing data through trimmomatic, which involved the removal of adapter contamination and trimming low-quality sequences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Cb2xnZXI8L0F1dGhvcj48WWVhcj4yMDE0PC9ZZWFyPjxS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Cb2xnZXI8L0F1dGhvcj48WWVhcj4yMDE0PC9ZZWFyPjxS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 w:rsidRPr="006323E0">
        <w:rPr>
          <w:rFonts w:ascii="Times New Roman" w:hAnsi="Times New Roman" w:cs="Times New Roman"/>
          <w:noProof/>
          <w:sz w:val="22"/>
          <w:vertAlign w:val="superscript"/>
        </w:rPr>
        <w:t>2</w:t>
      </w:r>
      <w:r>
        <w:rPr>
          <w:rFonts w:ascii="Times New Roman" w:hAnsi="Times New Roman" w:cs="Times New Roman"/>
          <w:sz w:val="22"/>
        </w:rPr>
        <w:fldChar w:fldCharType="end"/>
      </w:r>
      <w:r w:rsidRPr="00E07413">
        <w:rPr>
          <w:rFonts w:ascii="Times New Roman" w:hAnsi="Times New Roman" w:cs="Times New Roman"/>
          <w:sz w:val="22"/>
        </w:rPr>
        <w:t>. Subsequently, these clean reads were aligned to the human reference genome (GRCh38) using the Burrows–Wheeler Alignment tool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Li&lt;/Author&gt;&lt;Year&gt;2009&lt;/Year&gt;&lt;RecNum&gt;4391&lt;/RecNum&gt;&lt;DisplayText&gt;&lt;style face="superscript"&gt;3&lt;/style&gt;&lt;/DisplayText&gt;&lt;record&gt;&lt;rec-number&gt;4391&lt;/rec-number&gt;&lt;foreign-keys&gt;&lt;key app="EN" db-id="erpavwda9zdfr1e5fpy5fddsf90pfa09r0d9" timestamp="1695779627"&gt;4391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/titles&gt;&lt;periodical&gt;&lt;full-title&gt;Bioinformatics&lt;/full-title&gt;&lt;abbr-1&gt;Bioinformatics&lt;/abbr-1&gt;&lt;/periodical&gt;&lt;pages&gt;1754-60&lt;/pages&gt;&lt;volume&gt;25&lt;/volume&gt;&lt;number&gt;14&lt;/number&gt;&lt;edition&gt;2009/05/20&lt;/edition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Print)&amp;#xD;1367-4803 (Linking)&lt;/isbn&gt;&lt;accession-num&gt;19451168&lt;/accession-num&gt;&lt;urls&gt;&lt;related-urls&gt;&lt;url&gt;https://www.ncbi.nlm.nih.gov/pubmed/19451168&lt;/url&gt;&lt;/related-urls&gt;&lt;/urls&gt;&lt;custom2&gt;PMC2705234&lt;/custom2&gt;&lt;electronic-resource-num&gt;10.1093/bioinformatics/btp324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3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 xml:space="preserve">, and further we converted base position to </w:t>
      </w:r>
      <w:r w:rsidRPr="00707B4A">
        <w:rPr>
          <w:rFonts w:ascii="Times New Roman" w:hAnsi="Times New Roman" w:cs="Times New Roman"/>
          <w:sz w:val="22"/>
        </w:rPr>
        <w:t>GRC37</w:t>
      </w:r>
      <w:r>
        <w:rPr>
          <w:rFonts w:ascii="Times New Roman" w:hAnsi="Times New Roman" w:cs="Times New Roman"/>
          <w:sz w:val="22"/>
        </w:rPr>
        <w:t xml:space="preserve"> for calculating </w:t>
      </w:r>
      <w:r w:rsidRPr="00707B4A">
        <w:rPr>
          <w:rFonts w:ascii="Times New Roman" w:hAnsi="Times New Roman" w:cs="Times New Roman"/>
          <w:sz w:val="22"/>
        </w:rPr>
        <w:t>concordance rate</w:t>
      </w:r>
      <w:r>
        <w:rPr>
          <w:rFonts w:ascii="Times New Roman" w:hAnsi="Times New Roman" w:cs="Times New Roman"/>
          <w:sz w:val="22"/>
        </w:rPr>
        <w:t xml:space="preserve"> between </w:t>
      </w:r>
      <w:r w:rsidRPr="00707B4A">
        <w:rPr>
          <w:rFonts w:ascii="Times New Roman" w:hAnsi="Times New Roman" w:cs="Times New Roman"/>
          <w:sz w:val="22"/>
        </w:rPr>
        <w:t>genotypic and WGS data</w:t>
      </w:r>
      <w:r w:rsidRPr="00A05BD1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 xml:space="preserve">using </w:t>
      </w:r>
      <w:r w:rsidRPr="00707B4A">
        <w:rPr>
          <w:rFonts w:ascii="Times New Roman" w:hAnsi="Times New Roman" w:cs="Times New Roman"/>
          <w:sz w:val="22"/>
        </w:rPr>
        <w:t>liftOver</w:t>
      </w:r>
      <w:r w:rsidRPr="00E07413">
        <w:rPr>
          <w:rFonts w:ascii="Times New Roman" w:hAnsi="Times New Roman" w:cs="Times New Roman"/>
          <w:sz w:val="22"/>
        </w:rPr>
        <w:t xml:space="preserve"> Reads with ambiguous mappings (MAPQ &lt; 10) and duplicated reads were filtered out using SAMtools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Li&lt;/Author&gt;&lt;Year&gt;2009&lt;/Year&gt;&lt;RecNum&gt;4392&lt;/RecNum&gt;&lt;DisplayText&gt;&lt;style face="superscript"&gt;4&lt;/style&gt;&lt;/DisplayText&gt;&lt;record&gt;&lt;rec-number&gt;4392&lt;/rec-number&gt;&lt;foreign-keys&gt;&lt;key app="EN" db-id="erpavwda9zdfr1e5fpy5fddsf90pfa09r0d9" timestamp="1695779702"&gt;4392&lt;/key&gt;&lt;/foreign-keys&gt;&lt;ref-type name="Journal Article"&gt;17&lt;/ref-type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author&gt;Genome Project Data Processing, Subgroup&lt;/author&gt;&lt;/authors&gt;&lt;/contributors&gt;&lt;auth-address&gt;Wellcome Trust Sanger Institute, Wellcome Trust Genome Campus, Cambridge, CB10 1SA, UK, Broad Institute of MIT and Harvard, Cambridge, MA 02141, USA.&lt;/auth-address&gt;&lt;titles&gt;&lt;title&gt;The Sequence Alignment/Map format and SAMtools&lt;/title&gt;&lt;secondary-title&gt;Bioinformatics&lt;/secondary-title&gt;&lt;/titles&gt;&lt;periodical&gt;&lt;full-title&gt;Bioinformatics&lt;/full-title&gt;&lt;abbr-1&gt;Bioinformatics&lt;/abbr-1&gt;&lt;/periodical&gt;&lt;pages&gt;2078-9&lt;/pages&gt;&lt;volume&gt;25&lt;/volume&gt;&lt;number&gt;16&lt;/number&gt;&lt;edition&gt;2009/06/10&lt;/edition&gt;&lt;keywords&gt;&lt;keyword&gt;Algorithms&lt;/keyword&gt;&lt;keyword&gt;Base Sequence&lt;/keyword&gt;&lt;keyword&gt;Computational Biology/*methods&lt;/keyword&gt;&lt;keyword&gt;Genome&lt;/keyword&gt;&lt;keyword&gt;Genomics&lt;/keyword&gt;&lt;keyword&gt;Molecular Sequence Data&lt;/keyword&gt;&lt;keyword&gt;Sequence Alignment/*methods&lt;/keyword&gt;&lt;keyword&gt;Sequence Analysis, DNA/*methods&lt;/keyword&gt;&lt;keyword&gt;*Software&lt;/keyword&gt;&lt;/keywords&gt;&lt;dates&gt;&lt;year&gt;2009&lt;/year&gt;&lt;pub-dates&gt;&lt;date&gt;Aug 15&lt;/date&gt;&lt;/pub-dates&gt;&lt;/dates&gt;&lt;isbn&gt;1367-4811 (Electronic)&amp;#xD;1367-4803 (Print)&amp;#xD;1367-4803 (Linking)&lt;/isbn&gt;&lt;accession-num&gt;19505943&lt;/accession-num&gt;&lt;urls&gt;&lt;related-urls&gt;&lt;url&gt;https://www.ncbi.nlm.nih.gov/pubmed/19505943&lt;/url&gt;&lt;/related-urls&gt;&lt;/urls&gt;&lt;custom2&gt;PMC2723002&lt;/custom2&gt;&lt;electronic-resource-num&gt;10.1093/bioinformatics/btp352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4</w:t>
      </w:r>
      <w:r>
        <w:rPr>
          <w:rFonts w:ascii="Times New Roman" w:hAnsi="Times New Roman" w:cs="Times New Roman"/>
          <w:sz w:val="22"/>
        </w:rPr>
        <w:fldChar w:fldCharType="end"/>
      </w:r>
      <w:r w:rsidRPr="00E07413">
        <w:rPr>
          <w:rFonts w:ascii="Times New Roman" w:hAnsi="Times New Roman" w:cs="Times New Roman"/>
          <w:sz w:val="22"/>
        </w:rPr>
        <w:t xml:space="preserve"> and PicardTools [http://broadinstitute.github.io/picard/], respectively. We also calculated two important metrics, PCT_10X (the proportion of bases with at least 10X sequence coverage in post-filtering) and PCT_30X (the proportion of bases with at least 30X sequence coverage in post-filtering) using Picard. If a sample's sequencing data shows either PCT_10X&lt;0.9372 or PCT_30X&lt;0.68912, we initiated a resequencing process for that sample. Subsequently, we conducted a reanalysis by integrating additional measurements with the original WGS data from the samples. Single-nucleotide variants (SNVs) and small insertions and deletions (indels; &lt;50bp) were called following the recommended practices of the Genome Analysis Toolkit software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McKenna&lt;/Author&gt;&lt;Year&gt;2010&lt;/Year&gt;&lt;RecNum&gt;4393&lt;/RecNum&gt;&lt;DisplayText&gt;&lt;style face="superscript"&gt;5&lt;/style&gt;&lt;/DisplayText&gt;&lt;record&gt;&lt;rec-number&gt;4393&lt;/rec-number&gt;&lt;foreign-keys&gt;&lt;key app="EN" db-id="erpavwda9zdfr1e5fpy5fddsf90pfa09r0d9" timestamp="1695779799"&gt;4393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Program in Medical and Population Genetics, The Broad Institute of Harvard and MIT, Cambridge, Massachusetts 02142, USA.&lt;/auth-address&gt;&lt;titles&gt;&lt;title&gt;The Genome Analysis Toolkit: a MapReduce framework for analyzing next-generation DNA sequencing data&lt;/title&gt;&lt;secondary-title&gt;Genome Res&lt;/secondary-title&gt;&lt;/titles&gt;&lt;periodical&gt;&lt;full-title&gt;Genome Res&lt;/full-title&gt;&lt;/periodical&gt;&lt;pages&gt;1297-303&lt;/pages&gt;&lt;volume&gt;20&lt;/volume&gt;&lt;number&gt;9&lt;/number&gt;&lt;edition&gt;2010/07/21&lt;/edition&gt;&lt;keywords&gt;&lt;keyword&gt;Base Sequence&lt;/keyword&gt;&lt;keyword&gt;*Genome&lt;/keyword&gt;&lt;keyword&gt;Genomics/*methods&lt;/keyword&gt;&lt;keyword&gt;Sequence Analysis, DNA/*methods&lt;/keyword&gt;&lt;keyword&gt;*Software&lt;/keyword&gt;&lt;/keywords&gt;&lt;dates&gt;&lt;year&gt;2010&lt;/year&gt;&lt;pub-dates&gt;&lt;date&gt;Sep&lt;/date&gt;&lt;/pub-dates&gt;&lt;/dates&gt;&lt;isbn&gt;1549-5469 (Electronic)&amp;#xD;1088-9051 (Print)&amp;#xD;1088-9051 (Linking)&lt;/isbn&gt;&lt;accession-num&gt;20644199&lt;/accession-num&gt;&lt;urls&gt;&lt;related-urls&gt;&lt;url&gt;https://www.ncbi.nlm.nih.gov/pubmed/20644199&lt;/url&gt;&lt;/related-urls&gt;&lt;/urls&gt;&lt;custom2&gt;PMC2928508&lt;/custom2&gt;&lt;electronic-resource-num&gt;10.1101/gr.107524.110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5</w:t>
      </w:r>
      <w:r>
        <w:rPr>
          <w:rFonts w:ascii="Times New Roman" w:hAnsi="Times New Roman" w:cs="Times New Roman"/>
          <w:sz w:val="22"/>
        </w:rPr>
        <w:fldChar w:fldCharType="end"/>
      </w:r>
      <w:r w:rsidRPr="00E07413">
        <w:rPr>
          <w:rFonts w:ascii="Times New Roman" w:hAnsi="Times New Roman" w:cs="Times New Roman"/>
          <w:sz w:val="22"/>
        </w:rPr>
        <w:t>.</w:t>
      </w:r>
    </w:p>
    <w:p w14:paraId="1544890A" w14:textId="77777777" w:rsidR="001E5C9D" w:rsidRPr="00E07413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</w:p>
    <w:p w14:paraId="014A08BF" w14:textId="77777777" w:rsidR="001E5C9D" w:rsidRPr="00B3399F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4</w:t>
      </w:r>
      <w:r w:rsidRPr="00B3399F">
        <w:rPr>
          <w:rFonts w:ascii="Times New Roman" w:hAnsi="Times New Roman" w:cs="Times New Roman"/>
          <w:b/>
          <w:bCs/>
          <w:sz w:val="22"/>
        </w:rPr>
        <w:t>. Consensus-based gene mapping – eQTL colocalization analyses</w:t>
      </w:r>
    </w:p>
    <w:p w14:paraId="103E3F23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 w:rsidRPr="00B773C8">
        <w:rPr>
          <w:rFonts w:ascii="Times New Roman" w:hAnsi="Times New Roman" w:cs="Times New Roman"/>
          <w:sz w:val="22"/>
        </w:rPr>
        <w:t xml:space="preserve">To find genes that exhibit significant colocalization between eQTL signals and </w:t>
      </w:r>
      <w:r>
        <w:rPr>
          <w:rFonts w:ascii="Times New Roman" w:hAnsi="Times New Roman" w:cs="Times New Roman"/>
          <w:sz w:val="22"/>
        </w:rPr>
        <w:t>GWAS</w:t>
      </w:r>
      <w:r w:rsidRPr="00B773C8">
        <w:rPr>
          <w:rFonts w:ascii="Times New Roman" w:hAnsi="Times New Roman" w:cs="Times New Roman"/>
          <w:sz w:val="22"/>
        </w:rPr>
        <w:t xml:space="preserve"> signals</w:t>
      </w:r>
      <w:r>
        <w:rPr>
          <w:rFonts w:ascii="Times New Roman" w:hAnsi="Times New Roman" w:cs="Times New Roman"/>
          <w:sz w:val="22"/>
        </w:rPr>
        <w:t xml:space="preserve">, </w:t>
      </w:r>
      <w:r w:rsidRPr="00B773C8">
        <w:rPr>
          <w:rFonts w:ascii="Times New Roman" w:hAnsi="Times New Roman" w:cs="Times New Roman"/>
          <w:sz w:val="22"/>
        </w:rPr>
        <w:t>we conducted eQTL colocalization analyses using the R package "Coloc"</w:t>
      </w:r>
      <w:r w:rsidRPr="00B773C8">
        <w:rPr>
          <w:rFonts w:ascii="Times New Roman" w:hAnsi="Times New Roman" w:cs="Times New Roman"/>
          <w:sz w:val="22"/>
        </w:rPr>
        <w:fldChar w:fldCharType="begin">
          <w:fldData xml:space="preserve">PEVuZE5vdGU+PENpdGU+PEF1dGhvcj5HaWFtYmFydG9sb21laTwvQXV0aG9yPjxZZWFyPjIwMTQ8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HaWFtYmFydG9sb21laTwvQXV0aG9yPjxZZWFyPjIwMTQ8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 w:rsidRPr="00B773C8">
        <w:rPr>
          <w:rFonts w:ascii="Times New Roman" w:hAnsi="Times New Roman" w:cs="Times New Roman"/>
          <w:sz w:val="22"/>
        </w:rPr>
      </w:r>
      <w:r w:rsidRPr="00B773C8"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6</w:t>
      </w:r>
      <w:r w:rsidRPr="00B773C8">
        <w:rPr>
          <w:rFonts w:ascii="Times New Roman" w:hAnsi="Times New Roman" w:cs="Times New Roman"/>
          <w:sz w:val="22"/>
        </w:rPr>
        <w:fldChar w:fldCharType="end"/>
      </w:r>
      <w:r w:rsidRPr="00B773C8">
        <w:rPr>
          <w:rFonts w:ascii="Times New Roman" w:hAnsi="Times New Roman" w:cs="Times New Roman"/>
          <w:sz w:val="22"/>
        </w:rPr>
        <w:t xml:space="preserve">. The eQTL colocalization analyses were run for </w:t>
      </w:r>
      <w:r>
        <w:rPr>
          <w:rFonts w:ascii="Times New Roman" w:hAnsi="Times New Roman" w:cs="Times New Roman"/>
          <w:sz w:val="22"/>
        </w:rPr>
        <w:t>49</w:t>
      </w:r>
      <w:r w:rsidRPr="00B3399F">
        <w:rPr>
          <w:rFonts w:ascii="Times New Roman" w:hAnsi="Times New Roman" w:cs="Times New Roman"/>
          <w:sz w:val="22"/>
        </w:rPr>
        <w:t xml:space="preserve"> </w:t>
      </w:r>
      <w:r w:rsidRPr="00D14FD7">
        <w:rPr>
          <w:rFonts w:ascii="Times New Roman" w:hAnsi="Times New Roman" w:cs="Times New Roman"/>
          <w:sz w:val="22"/>
        </w:rPr>
        <w:t>GTEx V8</w:t>
      </w:r>
      <w:r>
        <w:rPr>
          <w:rFonts w:ascii="Times New Roman" w:hAnsi="Times New Roman" w:cs="Times New Roman"/>
          <w:sz w:val="22"/>
        </w:rPr>
        <w:t xml:space="preserve"> </w:t>
      </w:r>
      <w:r w:rsidRPr="00B3399F">
        <w:rPr>
          <w:rFonts w:ascii="Times New Roman" w:hAnsi="Times New Roman" w:cs="Times New Roman"/>
          <w:sz w:val="22"/>
        </w:rPr>
        <w:t>tissues/cells</w:t>
      </w:r>
      <w:r>
        <w:rPr>
          <w:rFonts w:ascii="Times New Roman" w:hAnsi="Times New Roman" w:cs="Times New Roman"/>
          <w:sz w:val="22"/>
        </w:rPr>
        <w:t xml:space="preserve"> (</w:t>
      </w:r>
      <w:r w:rsidRPr="00CA59DF">
        <w:rPr>
          <w:rFonts w:ascii="Times New Roman" w:hAnsi="Times New Roman" w:cs="Times New Roman"/>
          <w:sz w:val="22"/>
        </w:rPr>
        <w:t xml:space="preserve">Supplementary Methods Table </w:t>
      </w:r>
      <w:r>
        <w:rPr>
          <w:rFonts w:ascii="Times New Roman" w:hAnsi="Times New Roman" w:cs="Times New Roman"/>
          <w:sz w:val="22"/>
        </w:rPr>
        <w:t>1)</w:t>
      </w:r>
      <w:r w:rsidRPr="00B773C8"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Consortium&lt;/Author&gt;&lt;Year&gt;2013&lt;/Year&gt;&lt;RecNum&gt;280&lt;/RecNum&gt;&lt;DisplayText&gt;&lt;style face="superscript"&gt;7&lt;/style&gt;&lt;/DisplayText&gt;&lt;record&gt;&lt;rec-number&gt;280&lt;/rec-number&gt;&lt;foreign-keys&gt;&lt;key app="EN" db-id="preprrrfjsw29ted0xm5zd5g0xafws2r9tsw" timestamp="1683651689"&gt;280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/titles&gt;&lt;periodical&gt;&lt;full-title&gt;Nat Genet&lt;/full-title&gt;&lt;abbr-1&gt;Nature genetics&lt;/abbr-1&gt;&lt;/periodical&gt;&lt;pages&gt;580-5&lt;/pages&gt;&lt;volume&gt;45&lt;/volume&gt;&lt;number&gt;6&lt;/number&gt;&lt;edition&gt;2013/05/30&lt;/edition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Print)&amp;#xD;1061-4036 (Linking)&lt;/isbn&gt;&lt;accession-num&gt;23715323&lt;/accession-num&gt;&lt;urls&gt;&lt;related-urls&gt;&lt;url&gt;https://www.ncbi.nlm.nih.gov/pubmed/23715323&lt;/url&gt;&lt;/related-urls&gt;&lt;/urls&gt;&lt;custom2&gt;PMC4010069&lt;/custom2&gt;&lt;electronic-resource-num&gt;10.1038/ng.2653&lt;/electronic-resource-num&gt;&lt;/record&gt;&lt;/Cite&gt;&lt;/EndNote&gt;</w:instrText>
      </w:r>
      <w:r w:rsidRPr="00B773C8"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Pr="00B773C8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For each tissue/cell, </w:t>
      </w:r>
      <w:r w:rsidRPr="00210A7E">
        <w:rPr>
          <w:rFonts w:ascii="Times New Roman" w:hAnsi="Times New Roman" w:cs="Times New Roman"/>
          <w:sz w:val="22"/>
        </w:rPr>
        <w:t xml:space="preserve">the analysis was restricted to genes </w:t>
      </w:r>
      <w:r>
        <w:rPr>
          <w:rFonts w:ascii="Times New Roman" w:hAnsi="Times New Roman" w:cs="Times New Roman"/>
          <w:sz w:val="22"/>
        </w:rPr>
        <w:t>within a 500 KB region of the identified risk loci and genes that were identified as eGene in the datasets (</w:t>
      </w:r>
      <w:r w:rsidRPr="00210A7E">
        <w:rPr>
          <w:rFonts w:ascii="Times New Roman" w:hAnsi="Times New Roman" w:cs="Times New Roman"/>
          <w:sz w:val="22"/>
        </w:rPr>
        <w:t>i.e., a gene that is significantly expressed in the tissue</w:t>
      </w:r>
      <w:r>
        <w:rPr>
          <w:rFonts w:ascii="Times New Roman" w:hAnsi="Times New Roman" w:cs="Times New Roman"/>
          <w:sz w:val="22"/>
        </w:rPr>
        <w:t xml:space="preserve">/cell). For each eligible gene, the analysis was performed using GWAS </w:t>
      </w:r>
      <w:r w:rsidRPr="007C4AA7">
        <w:rPr>
          <w:rFonts w:ascii="Times New Roman" w:hAnsi="Times New Roman" w:cs="Times New Roman"/>
          <w:i/>
          <w:iCs/>
          <w:sz w:val="22"/>
        </w:rPr>
        <w:t>P-</w:t>
      </w:r>
      <w:r>
        <w:rPr>
          <w:rFonts w:ascii="Times New Roman" w:hAnsi="Times New Roman" w:cs="Times New Roman"/>
          <w:sz w:val="22"/>
        </w:rPr>
        <w:t xml:space="preserve">values and eQTL </w:t>
      </w:r>
      <w:r w:rsidRPr="00ED66D4">
        <w:rPr>
          <w:rFonts w:ascii="Times New Roman" w:hAnsi="Times New Roman" w:cs="Times New Roman"/>
          <w:i/>
          <w:iCs/>
          <w:color w:val="000000" w:themeColor="text1"/>
          <w:sz w:val="22"/>
          <w:szCs w:val="24"/>
        </w:rPr>
        <w:t>P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t>-value</w:t>
      </w:r>
      <w:r>
        <w:rPr>
          <w:rFonts w:ascii="Times New Roman" w:hAnsi="Times New Roman" w:cs="Times New Roman"/>
          <w:sz w:val="22"/>
        </w:rPr>
        <w:t>s from all the variants within the risk</w:t>
      </w:r>
      <w:r w:rsidRPr="00331819">
        <w:rPr>
          <w:rFonts w:ascii="Times New Roman" w:hAnsi="Times New Roman" w:cs="Times New Roman"/>
          <w:sz w:val="22"/>
        </w:rPr>
        <w:t xml:space="preserve"> loci</w:t>
      </w:r>
      <w:r>
        <w:rPr>
          <w:rFonts w:ascii="Times New Roman" w:hAnsi="Times New Roman" w:cs="Times New Roman"/>
          <w:sz w:val="22"/>
        </w:rPr>
        <w:t xml:space="preserve">, under </w:t>
      </w:r>
      <w:r w:rsidRPr="00331819">
        <w:rPr>
          <w:rFonts w:ascii="Times New Roman" w:hAnsi="Times New Roman" w:cs="Times New Roman"/>
          <w:sz w:val="22"/>
        </w:rPr>
        <w:t xml:space="preserve">the default </w:t>
      </w:r>
      <w:r>
        <w:rPr>
          <w:rFonts w:ascii="Times New Roman" w:hAnsi="Times New Roman" w:cs="Times New Roman"/>
          <w:sz w:val="22"/>
        </w:rPr>
        <w:t>parameters. C</w:t>
      </w:r>
      <w:r w:rsidRPr="00331819">
        <w:rPr>
          <w:rFonts w:ascii="Times New Roman" w:hAnsi="Times New Roman" w:cs="Times New Roman"/>
          <w:sz w:val="22"/>
        </w:rPr>
        <w:t>olocalization pairs</w:t>
      </w:r>
      <w:r>
        <w:rPr>
          <w:rFonts w:ascii="Times New Roman" w:hAnsi="Times New Roman" w:cs="Times New Roman"/>
          <w:sz w:val="22"/>
        </w:rPr>
        <w:t xml:space="preserve"> with a </w:t>
      </w:r>
      <w:r w:rsidRPr="00276C5E">
        <w:rPr>
          <w:rFonts w:ascii="Times New Roman" w:hAnsi="Times New Roman" w:cs="Times New Roman"/>
          <w:sz w:val="22"/>
        </w:rPr>
        <w:t>posterior probability</w:t>
      </w:r>
      <w:r>
        <w:rPr>
          <w:rFonts w:ascii="Times New Roman" w:hAnsi="Times New Roman" w:cs="Times New Roman"/>
          <w:sz w:val="22"/>
        </w:rPr>
        <w:t xml:space="preserve"> of hypothesis 4 (PP4, </w:t>
      </w:r>
      <w:r w:rsidRPr="0052106D">
        <w:rPr>
          <w:rFonts w:ascii="Times New Roman" w:hAnsi="Times New Roman" w:cs="Times New Roman"/>
          <w:sz w:val="22"/>
        </w:rPr>
        <w:t>both traits share a single causal variant</w:t>
      </w:r>
      <w:r>
        <w:rPr>
          <w:rFonts w:ascii="Times New Roman" w:hAnsi="Times New Roman" w:cs="Times New Roman"/>
          <w:sz w:val="22"/>
        </w:rPr>
        <w:t xml:space="preserve"> in the region) </w:t>
      </w:r>
      <w:r w:rsidRPr="00276C5E">
        <w:rPr>
          <w:rFonts w:ascii="Times New Roman" w:hAnsi="Times New Roman" w:cs="Times New Roman"/>
          <w:sz w:val="22"/>
        </w:rPr>
        <w:t>≥</w:t>
      </w:r>
      <w:r>
        <w:rPr>
          <w:rFonts w:ascii="Times New Roman" w:hAnsi="Times New Roman" w:cs="Times New Roman"/>
          <w:sz w:val="22"/>
        </w:rPr>
        <w:t>0.8 were considered significant.</w:t>
      </w:r>
    </w:p>
    <w:p w14:paraId="3F08DA96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 w:rsidRPr="00DE129C">
        <w:rPr>
          <w:rFonts w:ascii="Times New Roman" w:hAnsi="Times New Roman" w:cs="Times New Roman"/>
          <w:sz w:val="22"/>
        </w:rPr>
        <w:t xml:space="preserve">Supplementary Methods Table </w:t>
      </w:r>
      <w:r>
        <w:rPr>
          <w:rFonts w:ascii="Times New Roman" w:hAnsi="Times New Roman" w:cs="Times New Roman"/>
          <w:sz w:val="22"/>
        </w:rPr>
        <w:t>2.</w:t>
      </w:r>
      <w:r w:rsidRPr="00DE129C">
        <w:rPr>
          <w:rFonts w:ascii="Times New Roman" w:hAnsi="Times New Roman" w:cs="Times New Roman"/>
          <w:sz w:val="22"/>
        </w:rPr>
        <w:t xml:space="preserve"> Detailed information on the tissues/cells used for eQLT colocalization analyses</w:t>
      </w:r>
    </w:p>
    <w:tbl>
      <w:tblPr>
        <w:tblStyle w:val="af3"/>
        <w:tblW w:w="339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95"/>
        <w:gridCol w:w="2805"/>
      </w:tblGrid>
      <w:tr w:rsidR="001E5C9D" w14:paraId="07F84A71" w14:textId="77777777" w:rsidTr="00A17BA8">
        <w:tc>
          <w:tcPr>
            <w:tcW w:w="30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B68CA9" w14:textId="77777777" w:rsidR="001E5C9D" w:rsidRPr="00CA59DF" w:rsidRDefault="001E5C9D" w:rsidP="00A17BA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</w:t>
            </w:r>
            <w:r w:rsidRPr="00E40C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ssues/cell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name</w:t>
            </w:r>
          </w:p>
        </w:tc>
        <w:tc>
          <w:tcPr>
            <w:tcW w:w="197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3F2195" w14:textId="77777777" w:rsidR="001E5C9D" w:rsidRDefault="001E5C9D" w:rsidP="00A17BA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</w:t>
            </w:r>
            <w:r w:rsidRPr="00E40C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ssue/cell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type</w:t>
            </w:r>
          </w:p>
        </w:tc>
      </w:tr>
      <w:tr w:rsidR="001E5C9D" w14:paraId="5333679B" w14:textId="77777777" w:rsidTr="00A17BA8">
        <w:tc>
          <w:tcPr>
            <w:tcW w:w="3025" w:type="pct"/>
            <w:tcBorders>
              <w:top w:val="single" w:sz="4" w:space="0" w:color="auto"/>
            </w:tcBorders>
            <w:shd w:val="clear" w:color="auto" w:fill="D9E2F3" w:themeFill="accent1" w:themeFillTint="33"/>
            <w:vAlign w:val="center"/>
          </w:tcPr>
          <w:p w14:paraId="5B4C8773" w14:textId="77777777" w:rsidR="001E5C9D" w:rsidRPr="00CA59DF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Amygdala</w:t>
            </w:r>
          </w:p>
        </w:tc>
        <w:tc>
          <w:tcPr>
            <w:tcW w:w="1975" w:type="pct"/>
            <w:vMerge w:val="restart"/>
            <w:tcBorders>
              <w:top w:val="single" w:sz="4" w:space="0" w:color="auto"/>
            </w:tcBorders>
            <w:shd w:val="clear" w:color="auto" w:fill="D9E2F3" w:themeFill="accent1" w:themeFillTint="33"/>
            <w:vAlign w:val="center"/>
          </w:tcPr>
          <w:p w14:paraId="21F51BAC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rain</w:t>
            </w:r>
          </w:p>
        </w:tc>
      </w:tr>
      <w:tr w:rsidR="001E5C9D" w14:paraId="76DBFB7C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761A8224" w14:textId="77777777" w:rsidR="001E5C9D" w:rsidRPr="00CA59DF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Anterio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ingulat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ortex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A24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71FFA14D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7FF3F1AE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704BAF44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audat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as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ganglia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228FC136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75395DC3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4C8BA1D6" w14:textId="77777777" w:rsidR="001E5C9D" w:rsidRPr="00CA59DF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erebella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Hemisphere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23CC71E0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2354D4F8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34CEF54E" w14:textId="77777777" w:rsidR="001E5C9D" w:rsidRPr="00CA59DF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erebellum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02A587BB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6B25CEC2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087B053E" w14:textId="77777777" w:rsidR="001E5C9D" w:rsidRPr="00CA59DF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ortex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7284C927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690B8EC9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2479D067" w14:textId="77777777" w:rsidR="001E5C9D" w:rsidRPr="00CA59DF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Front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ortex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A9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703CD6DB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3F1D23B4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7B719F57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Hippocampus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50FAC324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3E68E680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5BEF923F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Hypothalamus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10CA5D45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157A389E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595F8C73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Nucleu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accumben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as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ganglia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419BEA59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3EA987E6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0CDAC88A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Putame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as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ganglia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404C0005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075A3BD4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08CF525B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Spin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ord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ervica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c-1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149731B2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594DA50B" w14:textId="77777777" w:rsidTr="00A17BA8">
        <w:tc>
          <w:tcPr>
            <w:tcW w:w="3025" w:type="pct"/>
            <w:shd w:val="clear" w:color="auto" w:fill="D9E2F3" w:themeFill="accent1" w:themeFillTint="33"/>
            <w:vAlign w:val="center"/>
          </w:tcPr>
          <w:p w14:paraId="2BB5F667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Brai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Substantia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D24E5">
              <w:rPr>
                <w:rFonts w:ascii="Times New Roman" w:hAnsi="Times New Roman" w:cs="Times New Roman"/>
                <w:sz w:val="18"/>
                <w:szCs w:val="18"/>
              </w:rPr>
              <w:t>nigra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7EBAA4B5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07E5CF0A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FFFFFF" w:themeFill="background1"/>
            <w:vAlign w:val="center"/>
          </w:tcPr>
          <w:p w14:paraId="12C1896A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Subcutaneous</w:t>
            </w:r>
          </w:p>
        </w:tc>
        <w:tc>
          <w:tcPr>
            <w:tcW w:w="1975" w:type="pct"/>
            <w:vMerge w:val="restart"/>
            <w:tcBorders>
              <w:top w:val="dashed" w:sz="4" w:space="0" w:color="auto"/>
            </w:tcBorders>
            <w:shd w:val="clear" w:color="auto" w:fill="FFFFFF" w:themeFill="background1"/>
            <w:vAlign w:val="center"/>
          </w:tcPr>
          <w:p w14:paraId="25C168FF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ipose</w:t>
            </w:r>
          </w:p>
        </w:tc>
      </w:tr>
      <w:tr w:rsidR="001E5C9D" w14:paraId="13C84C70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FFFFFF" w:themeFill="background1"/>
            <w:vAlign w:val="center"/>
          </w:tcPr>
          <w:p w14:paraId="1644624A" w14:textId="77777777" w:rsidR="001E5C9D" w:rsidRPr="009D24E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Visceral (Omentum)</w:t>
            </w:r>
          </w:p>
        </w:tc>
        <w:tc>
          <w:tcPr>
            <w:tcW w:w="1975" w:type="pct"/>
            <w:vMerge/>
            <w:tcBorders>
              <w:bottom w:val="dashed" w:sz="4" w:space="0" w:color="auto"/>
            </w:tcBorders>
            <w:shd w:val="clear" w:color="auto" w:fill="FFFFFF" w:themeFill="background1"/>
            <w:vAlign w:val="center"/>
          </w:tcPr>
          <w:p w14:paraId="587B7870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4C53B8B3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06291FCF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Artery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Aorta</w:t>
            </w:r>
          </w:p>
        </w:tc>
        <w:tc>
          <w:tcPr>
            <w:tcW w:w="1975" w:type="pct"/>
            <w:vMerge w:val="restart"/>
            <w:shd w:val="clear" w:color="auto" w:fill="D9E2F3" w:themeFill="accent1" w:themeFillTint="33"/>
            <w:vAlign w:val="center"/>
          </w:tcPr>
          <w:p w14:paraId="72B607BC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lood Vessel</w:t>
            </w:r>
          </w:p>
        </w:tc>
      </w:tr>
      <w:tr w:rsidR="001E5C9D" w14:paraId="1CB73E3D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42E1792D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Artery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Coronary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5EF29E7E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744A391F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3CDB644E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Artery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Tibial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47A3DC60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008F7B74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5E7E49D4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Cells - EBV-transformed lymphocytes</w:t>
            </w:r>
          </w:p>
        </w:tc>
        <w:tc>
          <w:tcPr>
            <w:tcW w:w="1975" w:type="pct"/>
            <w:vMerge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2DE335B0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1499F6D1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FFFFFF" w:themeFill="background1"/>
            <w:vAlign w:val="center"/>
          </w:tcPr>
          <w:p w14:paraId="1B7FD4CE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Colon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Sigmoid</w:t>
            </w:r>
          </w:p>
        </w:tc>
        <w:tc>
          <w:tcPr>
            <w:tcW w:w="1975" w:type="pct"/>
            <w:vMerge w:val="restart"/>
            <w:shd w:val="clear" w:color="auto" w:fill="FFFFFF" w:themeFill="background1"/>
            <w:vAlign w:val="center"/>
          </w:tcPr>
          <w:p w14:paraId="12139724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lon</w:t>
            </w:r>
          </w:p>
        </w:tc>
      </w:tr>
      <w:tr w:rsidR="001E5C9D" w14:paraId="38F78E4F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FFFFFF" w:themeFill="background1"/>
            <w:vAlign w:val="center"/>
          </w:tcPr>
          <w:p w14:paraId="719E6AA1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Colon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Transverse</w:t>
            </w:r>
          </w:p>
        </w:tc>
        <w:tc>
          <w:tcPr>
            <w:tcW w:w="1975" w:type="pct"/>
            <w:vMerge/>
            <w:tcBorders>
              <w:bottom w:val="dashed" w:sz="4" w:space="0" w:color="auto"/>
            </w:tcBorders>
            <w:shd w:val="clear" w:color="auto" w:fill="FFFFFF" w:themeFill="background1"/>
            <w:vAlign w:val="center"/>
          </w:tcPr>
          <w:p w14:paraId="656D9B9C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247E5023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0C1B2FFD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Esophagus - Gastroesophageal Junction</w:t>
            </w:r>
          </w:p>
        </w:tc>
        <w:tc>
          <w:tcPr>
            <w:tcW w:w="1975" w:type="pct"/>
            <w:vMerge w:val="restart"/>
            <w:shd w:val="clear" w:color="auto" w:fill="D9E2F3" w:themeFill="accent1" w:themeFillTint="33"/>
            <w:vAlign w:val="center"/>
          </w:tcPr>
          <w:p w14:paraId="0A0CB4BC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sophagus</w:t>
            </w:r>
          </w:p>
        </w:tc>
      </w:tr>
      <w:tr w:rsidR="001E5C9D" w14:paraId="75F8EFEC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1CD51F44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Esophagus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Mucosa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371D314C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25766012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6A191D3A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Esophagus - Muscularis</w:t>
            </w:r>
          </w:p>
        </w:tc>
        <w:tc>
          <w:tcPr>
            <w:tcW w:w="1975" w:type="pct"/>
            <w:vMerge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60833ADF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68AFC6CC" w14:textId="77777777" w:rsidTr="00A17BA8">
        <w:tc>
          <w:tcPr>
            <w:tcW w:w="3025" w:type="pct"/>
            <w:tcBorders>
              <w:top w:val="dashed" w:sz="4" w:space="0" w:color="auto"/>
            </w:tcBorders>
            <w:vAlign w:val="center"/>
          </w:tcPr>
          <w:p w14:paraId="49504AF6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Heart - Atrial Appendage</w:t>
            </w:r>
          </w:p>
        </w:tc>
        <w:tc>
          <w:tcPr>
            <w:tcW w:w="1975" w:type="pct"/>
            <w:vMerge w:val="restart"/>
            <w:vAlign w:val="center"/>
          </w:tcPr>
          <w:p w14:paraId="28589097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Heart</w:t>
            </w:r>
          </w:p>
        </w:tc>
      </w:tr>
      <w:tr w:rsidR="001E5C9D" w14:paraId="752CF688" w14:textId="77777777" w:rsidTr="00A17BA8">
        <w:tc>
          <w:tcPr>
            <w:tcW w:w="3025" w:type="pct"/>
            <w:tcBorders>
              <w:top w:val="dashed" w:sz="4" w:space="0" w:color="auto"/>
            </w:tcBorders>
            <w:vAlign w:val="center"/>
          </w:tcPr>
          <w:p w14:paraId="3A6A6710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Heart - Left Ventricle</w:t>
            </w:r>
          </w:p>
        </w:tc>
        <w:tc>
          <w:tcPr>
            <w:tcW w:w="1975" w:type="pct"/>
            <w:vMerge/>
            <w:tcBorders>
              <w:bottom w:val="dashed" w:sz="4" w:space="0" w:color="auto"/>
            </w:tcBorders>
            <w:vAlign w:val="center"/>
          </w:tcPr>
          <w:p w14:paraId="1F009A52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5FF44B77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58FAA8D4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Cells - Cultured fibroblasts</w:t>
            </w:r>
          </w:p>
        </w:tc>
        <w:tc>
          <w:tcPr>
            <w:tcW w:w="1975" w:type="pct"/>
            <w:vMerge w:val="restart"/>
            <w:shd w:val="clear" w:color="auto" w:fill="D9E2F3" w:themeFill="accent1" w:themeFillTint="33"/>
            <w:vAlign w:val="center"/>
          </w:tcPr>
          <w:p w14:paraId="232BBCBC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kin</w:t>
            </w:r>
          </w:p>
        </w:tc>
      </w:tr>
      <w:tr w:rsidR="001E5C9D" w14:paraId="476F4C3D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3A0005E6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Skin - Not Sun Exposed (Suprapubic)</w:t>
            </w:r>
          </w:p>
        </w:tc>
        <w:tc>
          <w:tcPr>
            <w:tcW w:w="1975" w:type="pct"/>
            <w:vMerge/>
            <w:shd w:val="clear" w:color="auto" w:fill="D9E2F3" w:themeFill="accent1" w:themeFillTint="33"/>
            <w:vAlign w:val="center"/>
          </w:tcPr>
          <w:p w14:paraId="2DEF1116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5363AFEA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13CC926F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Skin - Sun Exposed (Lower leg)</w:t>
            </w:r>
          </w:p>
        </w:tc>
        <w:tc>
          <w:tcPr>
            <w:tcW w:w="1975" w:type="pct"/>
            <w:vMerge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2A1A70BC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1E5C9D" w14:paraId="0E862175" w14:textId="77777777" w:rsidTr="00A17BA8">
        <w:tc>
          <w:tcPr>
            <w:tcW w:w="3025" w:type="pct"/>
            <w:tcBorders>
              <w:top w:val="dashed" w:sz="4" w:space="0" w:color="auto"/>
            </w:tcBorders>
            <w:vAlign w:val="center"/>
          </w:tcPr>
          <w:p w14:paraId="3260991F" w14:textId="77777777" w:rsidR="001E5C9D" w:rsidRPr="00F82132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Breast - Mammary Tissue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3EDF106E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7100F4D7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4ABE42A5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Kidney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Cortex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000F962D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347EC8A4" w14:textId="77777777" w:rsidTr="00A17BA8">
        <w:tc>
          <w:tcPr>
            <w:tcW w:w="3025" w:type="pct"/>
            <w:tcBorders>
              <w:top w:val="dashed" w:sz="4" w:space="0" w:color="auto"/>
            </w:tcBorders>
            <w:vAlign w:val="center"/>
          </w:tcPr>
          <w:p w14:paraId="4CBDDAA9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drenal Gland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2A7A64EE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27CD22BA" w14:textId="77777777" w:rsidTr="00A17BA8">
        <w:tc>
          <w:tcPr>
            <w:tcW w:w="3025" w:type="pct"/>
            <w:tcBorders>
              <w:top w:val="dashed" w:sz="4" w:space="0" w:color="auto"/>
            </w:tcBorders>
            <w:shd w:val="clear" w:color="auto" w:fill="D9E2F3" w:themeFill="accent1" w:themeFillTint="33"/>
            <w:vAlign w:val="center"/>
          </w:tcPr>
          <w:p w14:paraId="7EE40EAC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Liver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0E13C730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1C04D77C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3BA0C72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Lung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137C20D9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0418BAEB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00CB81CC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Minor Salivary Gland</w:t>
            </w:r>
          </w:p>
        </w:tc>
        <w:tc>
          <w:tcPr>
            <w:tcW w:w="197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1A3F291B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026B9485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3C77AA3" w14:textId="77777777" w:rsidR="001E5C9D" w:rsidRPr="00D14FD7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Muscle - Skeletal</w:t>
            </w:r>
          </w:p>
        </w:tc>
        <w:tc>
          <w:tcPr>
            <w:tcW w:w="197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6B89651" w14:textId="77777777" w:rsidR="001E5C9D" w:rsidRPr="00B773C8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7B156F56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742D65CA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Nerve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 xml:space="preserve"> Tibial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0CA6EE6C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74EEC464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05D28BD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Ovary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10F07CC1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7343C92A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06F11517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Pancreas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69C2DA76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5C17A023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A894A78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14FD7">
              <w:rPr>
                <w:rFonts w:ascii="Times New Roman" w:hAnsi="Times New Roman" w:cs="Times New Roman"/>
                <w:sz w:val="18"/>
                <w:szCs w:val="18"/>
              </w:rPr>
              <w:t>Pituitary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4FFA9AF6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0272091B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11675794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Prostate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44977BB8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5B57E2BC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BD3FA51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Small Intestine - Terminal Ileum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3E36E765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2DCAF448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55A2265B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Spleen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48A645A7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67FF1AA4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E0A351D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Stomach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48A473E6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636803A7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40ADE87C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Testis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6ABCADE4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2C75FEBE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861193A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Thyroid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30118DB4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75022C40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45BA9C62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Uterus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shd w:val="clear" w:color="auto" w:fill="D9E2F3" w:themeFill="accent1" w:themeFillTint="33"/>
            <w:vAlign w:val="center"/>
          </w:tcPr>
          <w:p w14:paraId="230E41E1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415CEE27" w14:textId="77777777" w:rsidTr="00A17BA8">
        <w:tc>
          <w:tcPr>
            <w:tcW w:w="3025" w:type="pct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F689972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Vagina</w:t>
            </w:r>
          </w:p>
        </w:tc>
        <w:tc>
          <w:tcPr>
            <w:tcW w:w="1975" w:type="pct"/>
            <w:tcBorders>
              <w:bottom w:val="dashed" w:sz="4" w:space="0" w:color="auto"/>
            </w:tcBorders>
            <w:vAlign w:val="center"/>
          </w:tcPr>
          <w:p w14:paraId="1AD3908B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  <w:tr w:rsidR="001E5C9D" w14:paraId="242FB77C" w14:textId="77777777" w:rsidTr="00A17BA8">
        <w:tc>
          <w:tcPr>
            <w:tcW w:w="3025" w:type="pct"/>
            <w:tcBorders>
              <w:top w:val="dashed" w:sz="4" w:space="0" w:color="auto"/>
              <w:bottom w:val="single" w:sz="4" w:space="0" w:color="auto"/>
            </w:tcBorders>
            <w:shd w:val="clear" w:color="auto" w:fill="D9E2F3" w:themeFill="accent1" w:themeFillTint="33"/>
            <w:vAlign w:val="center"/>
          </w:tcPr>
          <w:p w14:paraId="252916DA" w14:textId="77777777" w:rsidR="001E5C9D" w:rsidRPr="006F3D55" w:rsidRDefault="001E5C9D" w:rsidP="00A17BA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2132">
              <w:rPr>
                <w:rFonts w:ascii="Times New Roman" w:hAnsi="Times New Roman" w:cs="Times New Roman"/>
                <w:sz w:val="18"/>
                <w:szCs w:val="18"/>
              </w:rPr>
              <w:t>Whole Blood</w:t>
            </w:r>
          </w:p>
        </w:tc>
        <w:tc>
          <w:tcPr>
            <w:tcW w:w="1975" w:type="pct"/>
            <w:tcBorders>
              <w:top w:val="dashed" w:sz="4" w:space="0" w:color="auto"/>
              <w:bottom w:val="single" w:sz="4" w:space="0" w:color="auto"/>
            </w:tcBorders>
            <w:shd w:val="clear" w:color="auto" w:fill="D9E2F3" w:themeFill="accent1" w:themeFillTint="33"/>
            <w:vAlign w:val="center"/>
          </w:tcPr>
          <w:p w14:paraId="345E6404" w14:textId="77777777" w:rsidR="001E5C9D" w:rsidRPr="006F3D55" w:rsidRDefault="001E5C9D" w:rsidP="00A17BA8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\</w:t>
            </w:r>
          </w:p>
        </w:tc>
      </w:tr>
    </w:tbl>
    <w:p w14:paraId="559ED534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</w:p>
    <w:p w14:paraId="49661ED5" w14:textId="77777777" w:rsidR="001E5C9D" w:rsidRPr="00AF51D4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5</w:t>
      </w:r>
      <w:r w:rsidRPr="00AF51D4">
        <w:rPr>
          <w:rFonts w:ascii="Times New Roman" w:hAnsi="Times New Roman" w:cs="Times New Roman"/>
          <w:b/>
          <w:bCs/>
          <w:sz w:val="22"/>
        </w:rPr>
        <w:t>. Consensus-based gene mapping – sQTL colocalization analyses</w:t>
      </w:r>
    </w:p>
    <w:p w14:paraId="6DB99D47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 w:rsidRPr="00B773C8">
        <w:rPr>
          <w:rFonts w:ascii="Times New Roman" w:hAnsi="Times New Roman" w:cs="Times New Roman"/>
          <w:sz w:val="22"/>
        </w:rPr>
        <w:t xml:space="preserve">To find genes that exhibit significant colocalization between </w:t>
      </w:r>
      <w:r>
        <w:rPr>
          <w:rFonts w:ascii="Times New Roman" w:hAnsi="Times New Roman" w:cs="Times New Roman"/>
          <w:sz w:val="22"/>
        </w:rPr>
        <w:t>s</w:t>
      </w:r>
      <w:r w:rsidRPr="00B773C8">
        <w:rPr>
          <w:rFonts w:ascii="Times New Roman" w:hAnsi="Times New Roman" w:cs="Times New Roman"/>
          <w:sz w:val="22"/>
        </w:rPr>
        <w:t xml:space="preserve">QTL signals and </w:t>
      </w:r>
      <w:r>
        <w:rPr>
          <w:rFonts w:ascii="Times New Roman" w:hAnsi="Times New Roman" w:cs="Times New Roman"/>
          <w:sz w:val="22"/>
        </w:rPr>
        <w:t>GWAS</w:t>
      </w:r>
      <w:r w:rsidRPr="00B773C8">
        <w:rPr>
          <w:rFonts w:ascii="Times New Roman" w:hAnsi="Times New Roman" w:cs="Times New Roman"/>
          <w:sz w:val="22"/>
        </w:rPr>
        <w:t xml:space="preserve"> signals, we conducted </w:t>
      </w:r>
      <w:r>
        <w:rPr>
          <w:rFonts w:ascii="Times New Roman" w:hAnsi="Times New Roman" w:cs="Times New Roman"/>
          <w:sz w:val="22"/>
        </w:rPr>
        <w:t>s</w:t>
      </w:r>
      <w:r w:rsidRPr="00B773C8">
        <w:rPr>
          <w:rFonts w:ascii="Times New Roman" w:hAnsi="Times New Roman" w:cs="Times New Roman"/>
          <w:sz w:val="22"/>
        </w:rPr>
        <w:t>QTL colocalization analyses using the R package "Coloc"</w:t>
      </w:r>
      <w:r w:rsidRPr="00B773C8">
        <w:rPr>
          <w:rFonts w:ascii="Times New Roman" w:hAnsi="Times New Roman" w:cs="Times New Roman"/>
          <w:sz w:val="22"/>
        </w:rPr>
        <w:fldChar w:fldCharType="begin">
          <w:fldData xml:space="preserve">PEVuZE5vdGU+PENpdGU+PEF1dGhvcj5HaWFtYmFydG9sb21laTwvQXV0aG9yPjxZZWFyPjIwMTQ8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HaWFtYmFydG9sb21laTwvQXV0aG9yPjxZZWFyPjIwMTQ8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 w:rsidRPr="00B773C8">
        <w:rPr>
          <w:rFonts w:ascii="Times New Roman" w:hAnsi="Times New Roman" w:cs="Times New Roman"/>
          <w:sz w:val="22"/>
        </w:rPr>
      </w:r>
      <w:r w:rsidRPr="00B773C8"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6</w:t>
      </w:r>
      <w:r w:rsidRPr="00B773C8">
        <w:rPr>
          <w:rFonts w:ascii="Times New Roman" w:hAnsi="Times New Roman" w:cs="Times New Roman"/>
          <w:sz w:val="22"/>
        </w:rPr>
        <w:fldChar w:fldCharType="end"/>
      </w:r>
      <w:r w:rsidRPr="00B773C8">
        <w:rPr>
          <w:rFonts w:ascii="Times New Roman" w:hAnsi="Times New Roman" w:cs="Times New Roman"/>
          <w:sz w:val="22"/>
        </w:rPr>
        <w:t xml:space="preserve">. The </w:t>
      </w:r>
      <w:r>
        <w:rPr>
          <w:rFonts w:ascii="Times New Roman" w:hAnsi="Times New Roman" w:cs="Times New Roman"/>
          <w:sz w:val="22"/>
        </w:rPr>
        <w:t>s</w:t>
      </w:r>
      <w:r w:rsidRPr="00B773C8">
        <w:rPr>
          <w:rFonts w:ascii="Times New Roman" w:hAnsi="Times New Roman" w:cs="Times New Roman"/>
          <w:sz w:val="22"/>
        </w:rPr>
        <w:t xml:space="preserve">QTL colocalization analyses were run for </w:t>
      </w:r>
      <w:r>
        <w:rPr>
          <w:rFonts w:ascii="Times New Roman" w:hAnsi="Times New Roman" w:cs="Times New Roman"/>
          <w:sz w:val="22"/>
        </w:rPr>
        <w:t>49</w:t>
      </w:r>
      <w:r w:rsidRPr="00B3399F">
        <w:rPr>
          <w:rFonts w:ascii="Times New Roman" w:hAnsi="Times New Roman" w:cs="Times New Roman"/>
          <w:sz w:val="22"/>
        </w:rPr>
        <w:t xml:space="preserve"> </w:t>
      </w:r>
      <w:r w:rsidRPr="00D14FD7">
        <w:rPr>
          <w:rFonts w:ascii="Times New Roman" w:hAnsi="Times New Roman" w:cs="Times New Roman"/>
          <w:sz w:val="22"/>
        </w:rPr>
        <w:t>GTEx V8</w:t>
      </w:r>
      <w:r>
        <w:rPr>
          <w:rFonts w:ascii="Times New Roman" w:hAnsi="Times New Roman" w:cs="Times New Roman"/>
          <w:sz w:val="22"/>
        </w:rPr>
        <w:t xml:space="preserve"> </w:t>
      </w:r>
      <w:r w:rsidRPr="00B3399F">
        <w:rPr>
          <w:rFonts w:ascii="Times New Roman" w:hAnsi="Times New Roman" w:cs="Times New Roman"/>
          <w:sz w:val="22"/>
        </w:rPr>
        <w:t>tissues/cells</w:t>
      </w:r>
      <w:r>
        <w:rPr>
          <w:rFonts w:ascii="Times New Roman" w:hAnsi="Times New Roman" w:cs="Times New Roman"/>
          <w:sz w:val="22"/>
        </w:rPr>
        <w:t xml:space="preserve"> (</w:t>
      </w:r>
      <w:r w:rsidRPr="00CA59DF">
        <w:rPr>
          <w:rFonts w:ascii="Times New Roman" w:hAnsi="Times New Roman" w:cs="Times New Roman"/>
          <w:sz w:val="22"/>
        </w:rPr>
        <w:t xml:space="preserve">Supplementary Methods Table </w:t>
      </w:r>
      <w:r>
        <w:rPr>
          <w:rFonts w:ascii="Times New Roman" w:hAnsi="Times New Roman" w:cs="Times New Roman"/>
          <w:sz w:val="22"/>
        </w:rPr>
        <w:t>1)</w:t>
      </w:r>
      <w:r w:rsidRPr="00B773C8"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Consortium&lt;/Author&gt;&lt;Year&gt;2013&lt;/Year&gt;&lt;RecNum&gt;280&lt;/RecNum&gt;&lt;DisplayText&gt;&lt;style face="superscript"&gt;7&lt;/style&gt;&lt;/DisplayText&gt;&lt;record&gt;&lt;rec-number&gt;280&lt;/rec-number&gt;&lt;foreign-keys&gt;&lt;key app="EN" db-id="preprrrfjsw29ted0xm5zd5g0xafws2r9tsw" timestamp="1683651689"&gt;280&lt;/key&gt;&lt;/foreign-keys&gt;&lt;ref-type name="Journal Article"&gt;17&lt;/ref-type&gt;&lt;contributors&gt;&lt;authors&gt;&lt;author&gt;G. TEx Consortium&lt;/author&gt;&lt;/authors&gt;&lt;/contributors&gt;&lt;auth-address&gt;National Disease Research Interchange, Philadelphia, Pennsylvania, USA.&lt;/auth-address&gt;&lt;titles&gt;&lt;title&gt;The Genotype-Tissue Expression (GTEx) project&lt;/title&gt;&lt;secondary-title&gt;Nat Genet&lt;/secondary-title&gt;&lt;/titles&gt;&lt;periodical&gt;&lt;full-title&gt;Nat Genet&lt;/full-title&gt;&lt;abbr-1&gt;Nature genetics&lt;/abbr-1&gt;&lt;/periodical&gt;&lt;pages&gt;580-5&lt;/pages&gt;&lt;volume&gt;45&lt;/volume&gt;&lt;number&gt;6&lt;/number&gt;&lt;edition&gt;2013/05/30&lt;/edition&gt;&lt;keywords&gt;&lt;keyword&gt;Consensus Development Conferences, NIH as Topic&lt;/keyword&gt;&lt;keyword&gt;Gene Expression&lt;/keyword&gt;&lt;keyword&gt;*Gene Expression Profiling&lt;/keyword&gt;&lt;keyword&gt;*Genome-Wide Association Study&lt;/keyword&gt;&lt;keyword&gt;Government Programs/ethics/*legislation &amp;amp; jurisprudence&lt;/keyword&gt;&lt;keyword&gt;Humans&lt;/keyword&gt;&lt;keyword&gt;Molecular Sequence Annotation&lt;/keyword&gt;&lt;keyword&gt;Organ Specificity&lt;/keyword&gt;&lt;keyword&gt;Quantitative Trait Loci&lt;/keyword&gt;&lt;keyword&gt;Tissue Banks&lt;/keyword&gt;&lt;keyword&gt;United States&lt;/keyword&gt;&lt;/keywords&gt;&lt;dates&gt;&lt;year&gt;2013&lt;/year&gt;&lt;pub-dates&gt;&lt;date&gt;Jun&lt;/date&gt;&lt;/pub-dates&gt;&lt;/dates&gt;&lt;isbn&gt;1546-1718 (Electronic)&amp;#xD;1061-4036 (Print)&amp;#xD;1061-4036 (Linking)&lt;/isbn&gt;&lt;accession-num&gt;23715323&lt;/accession-num&gt;&lt;urls&gt;&lt;related-urls&gt;&lt;url&gt;https://www.ncbi.nlm.nih.gov/pubmed/23715323&lt;/url&gt;&lt;/related-urls&gt;&lt;/urls&gt;&lt;custom2&gt;PMC4010069&lt;/custom2&gt;&lt;electronic-resource-num&gt;10.1038/ng.2653&lt;/electronic-resource-num&gt;&lt;/record&gt;&lt;/Cite&gt;&lt;/EndNote&gt;</w:instrText>
      </w:r>
      <w:r w:rsidRPr="00B773C8"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Pr="00B773C8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For each tissue/cell, </w:t>
      </w:r>
      <w:r w:rsidRPr="00210A7E">
        <w:rPr>
          <w:rFonts w:ascii="Times New Roman" w:hAnsi="Times New Roman" w:cs="Times New Roman"/>
          <w:sz w:val="22"/>
        </w:rPr>
        <w:t xml:space="preserve">the analysis was restricted to genes </w:t>
      </w:r>
      <w:r>
        <w:rPr>
          <w:rFonts w:ascii="Times New Roman" w:hAnsi="Times New Roman" w:cs="Times New Roman"/>
          <w:sz w:val="22"/>
        </w:rPr>
        <w:t>within a 500 KB region of the identified risk loci and genes that were identified as sGene in the datasets (</w:t>
      </w:r>
      <w:r w:rsidRPr="00210A7E">
        <w:rPr>
          <w:rFonts w:ascii="Times New Roman" w:hAnsi="Times New Roman" w:cs="Times New Roman"/>
          <w:sz w:val="22"/>
        </w:rPr>
        <w:t>i.e., gene shows evidence of alternative splicing</w:t>
      </w:r>
      <w:r w:rsidRPr="0023190C">
        <w:rPr>
          <w:rFonts w:ascii="Times New Roman" w:hAnsi="Times New Roman" w:cs="Times New Roman"/>
          <w:sz w:val="22"/>
        </w:rPr>
        <w:t xml:space="preserve"> in the tissue/cell</w:t>
      </w:r>
      <w:r>
        <w:rPr>
          <w:rFonts w:ascii="Times New Roman" w:hAnsi="Times New Roman" w:cs="Times New Roman"/>
          <w:sz w:val="22"/>
        </w:rPr>
        <w:t>). For each eligible gene, the analysis was performed using GWAS</w:t>
      </w:r>
      <w:r w:rsidRPr="007C4AA7">
        <w:rPr>
          <w:rFonts w:ascii="Times New Roman" w:hAnsi="Times New Roman" w:cs="Times New Roman"/>
          <w:i/>
          <w:iCs/>
          <w:color w:val="000000" w:themeColor="text1"/>
          <w:sz w:val="22"/>
          <w:szCs w:val="24"/>
        </w:rPr>
        <w:t xml:space="preserve"> </w:t>
      </w:r>
      <w:r w:rsidRPr="00ED66D4">
        <w:rPr>
          <w:rFonts w:ascii="Times New Roman" w:hAnsi="Times New Roman" w:cs="Times New Roman"/>
          <w:i/>
          <w:iCs/>
          <w:color w:val="000000" w:themeColor="text1"/>
          <w:sz w:val="22"/>
          <w:szCs w:val="24"/>
        </w:rPr>
        <w:t>P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t>-value</w:t>
      </w:r>
      <w:r>
        <w:rPr>
          <w:rFonts w:ascii="Times New Roman" w:hAnsi="Times New Roman" w:cs="Times New Roman"/>
          <w:sz w:val="22"/>
        </w:rPr>
        <w:t xml:space="preserve">s and sQTL </w:t>
      </w:r>
      <w:r w:rsidRPr="00ED66D4">
        <w:rPr>
          <w:rFonts w:ascii="Times New Roman" w:hAnsi="Times New Roman" w:cs="Times New Roman"/>
          <w:i/>
          <w:iCs/>
          <w:color w:val="000000" w:themeColor="text1"/>
          <w:sz w:val="22"/>
          <w:szCs w:val="24"/>
        </w:rPr>
        <w:t>P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t>-value</w:t>
      </w:r>
      <w:r>
        <w:rPr>
          <w:rFonts w:ascii="Times New Roman" w:hAnsi="Times New Roman" w:cs="Times New Roman"/>
          <w:sz w:val="22"/>
        </w:rPr>
        <w:t>s from all the variants within the risk</w:t>
      </w:r>
      <w:r w:rsidRPr="00331819">
        <w:rPr>
          <w:rFonts w:ascii="Times New Roman" w:hAnsi="Times New Roman" w:cs="Times New Roman"/>
          <w:sz w:val="22"/>
        </w:rPr>
        <w:t xml:space="preserve"> loci</w:t>
      </w:r>
      <w:r>
        <w:rPr>
          <w:rFonts w:ascii="Times New Roman" w:hAnsi="Times New Roman" w:cs="Times New Roman"/>
          <w:sz w:val="22"/>
        </w:rPr>
        <w:t xml:space="preserve">, under </w:t>
      </w:r>
      <w:r w:rsidRPr="00331819">
        <w:rPr>
          <w:rFonts w:ascii="Times New Roman" w:hAnsi="Times New Roman" w:cs="Times New Roman"/>
          <w:sz w:val="22"/>
        </w:rPr>
        <w:t xml:space="preserve">the default </w:t>
      </w:r>
      <w:r>
        <w:rPr>
          <w:rFonts w:ascii="Times New Roman" w:hAnsi="Times New Roman" w:cs="Times New Roman"/>
          <w:sz w:val="22"/>
        </w:rPr>
        <w:t>parameters. C</w:t>
      </w:r>
      <w:r w:rsidRPr="00331819">
        <w:rPr>
          <w:rFonts w:ascii="Times New Roman" w:hAnsi="Times New Roman" w:cs="Times New Roman"/>
          <w:sz w:val="22"/>
        </w:rPr>
        <w:t>olocalization pairs</w:t>
      </w:r>
      <w:r>
        <w:rPr>
          <w:rFonts w:ascii="Times New Roman" w:hAnsi="Times New Roman" w:cs="Times New Roman"/>
          <w:sz w:val="22"/>
        </w:rPr>
        <w:t xml:space="preserve"> with a </w:t>
      </w:r>
      <w:r w:rsidRPr="00276C5E">
        <w:rPr>
          <w:rFonts w:ascii="Times New Roman" w:hAnsi="Times New Roman" w:cs="Times New Roman"/>
          <w:sz w:val="22"/>
        </w:rPr>
        <w:t>posterior probability</w:t>
      </w:r>
      <w:r>
        <w:rPr>
          <w:rFonts w:ascii="Times New Roman" w:hAnsi="Times New Roman" w:cs="Times New Roman"/>
          <w:sz w:val="22"/>
        </w:rPr>
        <w:t xml:space="preserve"> of hypothesis 4 (PP4, </w:t>
      </w:r>
      <w:r w:rsidRPr="0052106D">
        <w:rPr>
          <w:rFonts w:ascii="Times New Roman" w:hAnsi="Times New Roman" w:cs="Times New Roman"/>
          <w:sz w:val="22"/>
        </w:rPr>
        <w:t>both traits share a single causal variant</w:t>
      </w:r>
      <w:r>
        <w:rPr>
          <w:rFonts w:ascii="Times New Roman" w:hAnsi="Times New Roman" w:cs="Times New Roman"/>
          <w:sz w:val="22"/>
        </w:rPr>
        <w:t xml:space="preserve"> in the region) </w:t>
      </w:r>
      <w:r w:rsidRPr="00276C5E">
        <w:rPr>
          <w:rFonts w:ascii="Times New Roman" w:hAnsi="Times New Roman" w:cs="Times New Roman"/>
          <w:sz w:val="22"/>
        </w:rPr>
        <w:t>≥</w:t>
      </w:r>
      <w:r>
        <w:rPr>
          <w:rFonts w:ascii="Times New Roman" w:hAnsi="Times New Roman" w:cs="Times New Roman"/>
          <w:sz w:val="22"/>
        </w:rPr>
        <w:t>0.8 were considered significant.</w:t>
      </w:r>
    </w:p>
    <w:p w14:paraId="04D3AD13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</w:p>
    <w:p w14:paraId="47A3642E" w14:textId="77777777" w:rsidR="001E5C9D" w:rsidRPr="00AF51D4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6</w:t>
      </w:r>
      <w:r w:rsidRPr="00AF51D4">
        <w:rPr>
          <w:rFonts w:ascii="Times New Roman" w:hAnsi="Times New Roman" w:cs="Times New Roman"/>
          <w:b/>
          <w:bCs/>
          <w:sz w:val="22"/>
        </w:rPr>
        <w:t xml:space="preserve">. Consensus-based gene mapping – </w:t>
      </w:r>
      <w:r>
        <w:rPr>
          <w:rFonts w:ascii="Times New Roman" w:hAnsi="Times New Roman" w:cs="Times New Roman"/>
          <w:b/>
          <w:bCs/>
          <w:sz w:val="22"/>
        </w:rPr>
        <w:t>p</w:t>
      </w:r>
      <w:r w:rsidRPr="00AF51D4">
        <w:rPr>
          <w:rFonts w:ascii="Times New Roman" w:hAnsi="Times New Roman" w:cs="Times New Roman"/>
          <w:b/>
          <w:bCs/>
          <w:sz w:val="22"/>
        </w:rPr>
        <w:t>QTL colocalization analyses</w:t>
      </w:r>
    </w:p>
    <w:p w14:paraId="62470DFA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 w:rsidRPr="00B773C8">
        <w:rPr>
          <w:rFonts w:ascii="Times New Roman" w:hAnsi="Times New Roman" w:cs="Times New Roman"/>
          <w:sz w:val="22"/>
        </w:rPr>
        <w:t xml:space="preserve">To find genes that exhibit significant colocalization between </w:t>
      </w:r>
      <w:r>
        <w:rPr>
          <w:rFonts w:ascii="Times New Roman" w:hAnsi="Times New Roman" w:cs="Times New Roman"/>
          <w:sz w:val="22"/>
        </w:rPr>
        <w:t>p</w:t>
      </w:r>
      <w:r w:rsidRPr="00B773C8">
        <w:rPr>
          <w:rFonts w:ascii="Times New Roman" w:hAnsi="Times New Roman" w:cs="Times New Roman"/>
          <w:sz w:val="22"/>
        </w:rPr>
        <w:t xml:space="preserve">QTL signals and </w:t>
      </w:r>
      <w:r>
        <w:rPr>
          <w:rFonts w:ascii="Times New Roman" w:hAnsi="Times New Roman" w:cs="Times New Roman"/>
          <w:sz w:val="22"/>
        </w:rPr>
        <w:t>GWAS</w:t>
      </w:r>
      <w:r w:rsidRPr="00B773C8">
        <w:rPr>
          <w:rFonts w:ascii="Times New Roman" w:hAnsi="Times New Roman" w:cs="Times New Roman"/>
          <w:sz w:val="22"/>
        </w:rPr>
        <w:t xml:space="preserve"> signals, we conducted </w:t>
      </w:r>
      <w:r>
        <w:rPr>
          <w:rFonts w:ascii="Times New Roman" w:hAnsi="Times New Roman" w:cs="Times New Roman"/>
          <w:sz w:val="22"/>
        </w:rPr>
        <w:t>p</w:t>
      </w:r>
      <w:r w:rsidRPr="00B773C8">
        <w:rPr>
          <w:rFonts w:ascii="Times New Roman" w:hAnsi="Times New Roman" w:cs="Times New Roman"/>
          <w:sz w:val="22"/>
        </w:rPr>
        <w:t>QTL colocalization analyses using the R package "Coloc"</w:t>
      </w:r>
      <w:r w:rsidRPr="00B773C8">
        <w:rPr>
          <w:rFonts w:ascii="Times New Roman" w:hAnsi="Times New Roman" w:cs="Times New Roman"/>
          <w:sz w:val="22"/>
        </w:rPr>
        <w:fldChar w:fldCharType="begin">
          <w:fldData xml:space="preserve">PEVuZE5vdGU+PENpdGU+PEF1dGhvcj5HaWFtYmFydG9sb21laTwvQXV0aG9yPjxZZWFyPjIwMTQ8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HaWFtYmFydG9sb21laTwvQXV0aG9yPjxZZWFyPjIwMTQ8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 w:rsidRPr="00B773C8">
        <w:rPr>
          <w:rFonts w:ascii="Times New Roman" w:hAnsi="Times New Roman" w:cs="Times New Roman"/>
          <w:sz w:val="22"/>
        </w:rPr>
      </w:r>
      <w:r w:rsidRPr="00B773C8"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6</w:t>
      </w:r>
      <w:r w:rsidRPr="00B773C8">
        <w:rPr>
          <w:rFonts w:ascii="Times New Roman" w:hAnsi="Times New Roman" w:cs="Times New Roman"/>
          <w:sz w:val="22"/>
        </w:rPr>
        <w:fldChar w:fldCharType="end"/>
      </w:r>
      <w:r w:rsidRPr="00B773C8">
        <w:rPr>
          <w:rFonts w:ascii="Times New Roman" w:hAnsi="Times New Roman" w:cs="Times New Roman"/>
          <w:sz w:val="22"/>
        </w:rPr>
        <w:t xml:space="preserve">. The </w:t>
      </w:r>
      <w:r>
        <w:rPr>
          <w:rFonts w:ascii="Times New Roman" w:hAnsi="Times New Roman" w:cs="Times New Roman"/>
          <w:sz w:val="22"/>
        </w:rPr>
        <w:t>p</w:t>
      </w:r>
      <w:r w:rsidRPr="00B773C8">
        <w:rPr>
          <w:rFonts w:ascii="Times New Roman" w:hAnsi="Times New Roman" w:cs="Times New Roman"/>
          <w:sz w:val="22"/>
        </w:rPr>
        <w:t xml:space="preserve">QTL colocalization analyses were run for </w:t>
      </w:r>
      <w:r>
        <w:rPr>
          <w:rFonts w:ascii="Times New Roman" w:hAnsi="Times New Roman" w:cs="Times New Roman"/>
          <w:sz w:val="22"/>
        </w:rPr>
        <w:t xml:space="preserve">serum protein from 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t>AGES cohort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fldChar w:fldCharType="begin">
          <w:fldData xml:space="preserve">PEVuZE5vdGU+PENpdGU+PEF1dGhvcj5HdWRqb25zc29uPC9BdXRob3I+PFllYXI+MjAyMjwvWWVh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=
</w:fldData>
        </w:fldChar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fldChar w:fldCharType="begin">
          <w:fldData xml:space="preserve">PEVuZE5vdGU+PENpdGU+PEF1dGhvcj5HdWRqb25zc29uPC9BdXRob3I+PFllYXI+MjAyMjwvWWVh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=
</w:fldData>
        </w:fldChar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</w:r>
      <w:r>
        <w:rPr>
          <w:rFonts w:ascii="Times New Roman" w:hAnsi="Times New Roman" w:cs="Times New Roman"/>
          <w:color w:val="000000" w:themeColor="text1"/>
          <w:sz w:val="22"/>
          <w:szCs w:val="24"/>
        </w:rPr>
        <w:fldChar w:fldCharType="end"/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fldChar w:fldCharType="separate"/>
      </w:r>
      <w:r w:rsidRPr="005D5D2C">
        <w:rPr>
          <w:rFonts w:ascii="Times New Roman" w:hAnsi="Times New Roman" w:cs="Times New Roman"/>
          <w:noProof/>
          <w:color w:val="000000" w:themeColor="text1"/>
          <w:sz w:val="22"/>
          <w:szCs w:val="24"/>
          <w:vertAlign w:val="superscript"/>
        </w:rPr>
        <w:t>8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T</w:t>
      </w:r>
      <w:r w:rsidRPr="00210A7E">
        <w:rPr>
          <w:rFonts w:ascii="Times New Roman" w:hAnsi="Times New Roman" w:cs="Times New Roman"/>
          <w:sz w:val="22"/>
        </w:rPr>
        <w:t xml:space="preserve">he analysis was restricted to genes </w:t>
      </w:r>
      <w:r>
        <w:rPr>
          <w:rFonts w:ascii="Times New Roman" w:hAnsi="Times New Roman" w:cs="Times New Roman"/>
          <w:sz w:val="22"/>
        </w:rPr>
        <w:t xml:space="preserve">within a 500 KB region of the identified risk loci and genes that can be successfully measure in the serum. For each eligible gene, the analysis was performed using GWAS </w:t>
      </w:r>
      <w:r w:rsidRPr="00ED66D4">
        <w:rPr>
          <w:rFonts w:ascii="Times New Roman" w:hAnsi="Times New Roman" w:cs="Times New Roman"/>
          <w:i/>
          <w:iCs/>
          <w:color w:val="000000" w:themeColor="text1"/>
          <w:sz w:val="22"/>
          <w:szCs w:val="24"/>
        </w:rPr>
        <w:t>P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t>-value</w:t>
      </w:r>
      <w:r>
        <w:rPr>
          <w:rFonts w:ascii="Times New Roman" w:hAnsi="Times New Roman" w:cs="Times New Roman"/>
          <w:sz w:val="22"/>
        </w:rPr>
        <w:t xml:space="preserve">s and serum pQTL </w:t>
      </w:r>
      <w:r w:rsidRPr="00ED66D4">
        <w:rPr>
          <w:rFonts w:ascii="Times New Roman" w:hAnsi="Times New Roman" w:cs="Times New Roman"/>
          <w:i/>
          <w:iCs/>
          <w:color w:val="000000" w:themeColor="text1"/>
          <w:sz w:val="22"/>
          <w:szCs w:val="24"/>
        </w:rPr>
        <w:t>P</w:t>
      </w:r>
      <w:r w:rsidRPr="00ED66D4">
        <w:rPr>
          <w:rFonts w:ascii="Times New Roman" w:hAnsi="Times New Roman" w:cs="Times New Roman"/>
          <w:color w:val="000000" w:themeColor="text1"/>
          <w:sz w:val="22"/>
          <w:szCs w:val="24"/>
        </w:rPr>
        <w:t>-value</w:t>
      </w:r>
      <w:r>
        <w:rPr>
          <w:rFonts w:ascii="Times New Roman" w:hAnsi="Times New Roman" w:cs="Times New Roman"/>
          <w:sz w:val="22"/>
        </w:rPr>
        <w:t>s from all the variants within the risk</w:t>
      </w:r>
      <w:r w:rsidRPr="00331819">
        <w:rPr>
          <w:rFonts w:ascii="Times New Roman" w:hAnsi="Times New Roman" w:cs="Times New Roman"/>
          <w:sz w:val="22"/>
        </w:rPr>
        <w:t xml:space="preserve"> loci</w:t>
      </w:r>
      <w:r>
        <w:rPr>
          <w:rFonts w:ascii="Times New Roman" w:hAnsi="Times New Roman" w:cs="Times New Roman"/>
          <w:sz w:val="22"/>
        </w:rPr>
        <w:t xml:space="preserve">, under </w:t>
      </w:r>
      <w:r w:rsidRPr="00331819">
        <w:rPr>
          <w:rFonts w:ascii="Times New Roman" w:hAnsi="Times New Roman" w:cs="Times New Roman"/>
          <w:sz w:val="22"/>
        </w:rPr>
        <w:t xml:space="preserve">the default </w:t>
      </w:r>
      <w:r>
        <w:rPr>
          <w:rFonts w:ascii="Times New Roman" w:hAnsi="Times New Roman" w:cs="Times New Roman"/>
          <w:sz w:val="22"/>
        </w:rPr>
        <w:t>parameters. C</w:t>
      </w:r>
      <w:r w:rsidRPr="00331819">
        <w:rPr>
          <w:rFonts w:ascii="Times New Roman" w:hAnsi="Times New Roman" w:cs="Times New Roman"/>
          <w:sz w:val="22"/>
        </w:rPr>
        <w:t>olocalization pairs</w:t>
      </w:r>
      <w:r>
        <w:rPr>
          <w:rFonts w:ascii="Times New Roman" w:hAnsi="Times New Roman" w:cs="Times New Roman"/>
          <w:sz w:val="22"/>
        </w:rPr>
        <w:t xml:space="preserve"> with a </w:t>
      </w:r>
      <w:r w:rsidRPr="00276C5E">
        <w:rPr>
          <w:rFonts w:ascii="Times New Roman" w:hAnsi="Times New Roman" w:cs="Times New Roman"/>
          <w:sz w:val="22"/>
        </w:rPr>
        <w:t>posterior probability</w:t>
      </w:r>
      <w:r>
        <w:rPr>
          <w:rFonts w:ascii="Times New Roman" w:hAnsi="Times New Roman" w:cs="Times New Roman"/>
          <w:sz w:val="22"/>
        </w:rPr>
        <w:t xml:space="preserve"> of hypothesis 4 (PP4, </w:t>
      </w:r>
      <w:r w:rsidRPr="0052106D">
        <w:rPr>
          <w:rFonts w:ascii="Times New Roman" w:hAnsi="Times New Roman" w:cs="Times New Roman"/>
          <w:sz w:val="22"/>
        </w:rPr>
        <w:t>both traits share a single causal variant</w:t>
      </w:r>
      <w:r>
        <w:rPr>
          <w:rFonts w:ascii="Times New Roman" w:hAnsi="Times New Roman" w:cs="Times New Roman"/>
          <w:sz w:val="22"/>
        </w:rPr>
        <w:t xml:space="preserve"> in the region) </w:t>
      </w:r>
      <w:r w:rsidRPr="00276C5E">
        <w:rPr>
          <w:rFonts w:ascii="Times New Roman" w:hAnsi="Times New Roman" w:cs="Times New Roman"/>
          <w:sz w:val="22"/>
        </w:rPr>
        <w:t>≥</w:t>
      </w:r>
      <w:r>
        <w:rPr>
          <w:rFonts w:ascii="Times New Roman" w:hAnsi="Times New Roman" w:cs="Times New Roman"/>
          <w:sz w:val="22"/>
        </w:rPr>
        <w:t>0.8 were considered significant.</w:t>
      </w:r>
    </w:p>
    <w:p w14:paraId="5AF024C8" w14:textId="77777777" w:rsidR="001E5C9D" w:rsidRPr="00AF51D4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</w:p>
    <w:p w14:paraId="49BFFB40" w14:textId="77777777" w:rsidR="001E5C9D" w:rsidRPr="00AF51D4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lastRenderedPageBreak/>
        <w:t>7</w:t>
      </w:r>
      <w:r w:rsidRPr="00AF51D4">
        <w:rPr>
          <w:rFonts w:ascii="Times New Roman" w:hAnsi="Times New Roman" w:cs="Times New Roman"/>
          <w:b/>
          <w:bCs/>
          <w:sz w:val="24"/>
          <w:szCs w:val="28"/>
        </w:rPr>
        <w:t>. Consensus-based gene mapping – protein-altering variants linkage</w:t>
      </w:r>
    </w:p>
    <w:p w14:paraId="6516A3FC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</w:t>
      </w:r>
      <w:r w:rsidRPr="001C74BB">
        <w:rPr>
          <w:rFonts w:ascii="Times New Roman" w:hAnsi="Times New Roman" w:cs="Times New Roman"/>
          <w:sz w:val="22"/>
        </w:rPr>
        <w:t xml:space="preserve">e performed protein-altering variants (PAVs) linkage to identify </w:t>
      </w:r>
      <w:r w:rsidRPr="00AE019A">
        <w:rPr>
          <w:rFonts w:ascii="Times New Roman" w:hAnsi="Times New Roman" w:cs="Times New Roman"/>
          <w:sz w:val="22"/>
        </w:rPr>
        <w:t xml:space="preserve">genes with PAVs that are in strong LD with the </w:t>
      </w:r>
      <w:r>
        <w:rPr>
          <w:rFonts w:ascii="Times New Roman" w:hAnsi="Times New Roman" w:cs="Times New Roman" w:hint="eastAsia"/>
          <w:sz w:val="22"/>
        </w:rPr>
        <w:t>lea</w:t>
      </w:r>
      <w:r>
        <w:rPr>
          <w:rFonts w:ascii="Times New Roman" w:hAnsi="Times New Roman" w:cs="Times New Roman"/>
          <w:sz w:val="22"/>
        </w:rPr>
        <w:t>d SNP of each</w:t>
      </w:r>
      <w:r w:rsidRPr="00AE019A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risk</w:t>
      </w:r>
      <w:r w:rsidRPr="00AE019A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locus.</w:t>
      </w:r>
      <w:r w:rsidRPr="000A3B60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 xml:space="preserve">We </w:t>
      </w:r>
      <w:r w:rsidRPr="00C713A8">
        <w:rPr>
          <w:rFonts w:ascii="Times New Roman" w:hAnsi="Times New Roman" w:cs="Times New Roman"/>
          <w:sz w:val="22"/>
        </w:rPr>
        <w:t xml:space="preserve">employed the </w:t>
      </w:r>
      <w:r w:rsidRPr="0065381F">
        <w:rPr>
          <w:rFonts w:ascii="Times New Roman" w:hAnsi="Times New Roman" w:cs="Times New Roman"/>
          <w:sz w:val="22"/>
        </w:rPr>
        <w:t>Ensembl variant effect predictor</w:t>
      </w:r>
      <w:r>
        <w:rPr>
          <w:rFonts w:ascii="Times New Roman" w:hAnsi="Times New Roman" w:cs="Times New Roman"/>
          <w:sz w:val="22"/>
        </w:rPr>
        <w:t xml:space="preserve"> (VEP)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NY0xhcmVuPC9BdXRob3I+PFllYXI+MjAxNjwvWWVhcj48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NY0xhcmVuPC9BdXRob3I+PFllYXI+MjAxNjwvWWVhcj48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9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 xml:space="preserve"> to annotate all variants in strong LD (r</w:t>
      </w:r>
      <w:r w:rsidRPr="000A3B60">
        <w:rPr>
          <w:rFonts w:ascii="Times New Roman" w:hAnsi="Times New Roman" w:cs="Times New Roman"/>
          <w:sz w:val="22"/>
          <w:vertAlign w:val="superscript"/>
        </w:rPr>
        <w:t>2</w:t>
      </w:r>
      <w:r w:rsidRPr="000266A2">
        <w:rPr>
          <w:rFonts w:ascii="Times New Roman" w:hAnsi="Times New Roman" w:cs="Times New Roman"/>
          <w:sz w:val="22"/>
        </w:rPr>
        <w:t>≥</w:t>
      </w:r>
      <w:r>
        <w:rPr>
          <w:rFonts w:ascii="Times New Roman" w:hAnsi="Times New Roman" w:cs="Times New Roman"/>
          <w:sz w:val="22"/>
        </w:rPr>
        <w:t xml:space="preserve">0.8) with the lead SNPs (i.e., proxy variant), as estimated in the </w:t>
      </w:r>
      <w:r w:rsidRPr="000266A2">
        <w:rPr>
          <w:rFonts w:ascii="Times New Roman" w:hAnsi="Times New Roman" w:cs="Times New Roman"/>
          <w:sz w:val="22"/>
        </w:rPr>
        <w:t>European ancestry reference genome</w:t>
      </w:r>
      <w:r>
        <w:rPr>
          <w:rFonts w:ascii="Times New Roman" w:hAnsi="Times New Roman" w:cs="Times New Roman"/>
          <w:sz w:val="22"/>
        </w:rPr>
        <w:t xml:space="preserve"> from 1000 Genomes Project Phrase 3.</w:t>
      </w:r>
      <w:r w:rsidRPr="000A3B60">
        <w:rPr>
          <w:rFonts w:ascii="Times New Roman" w:hAnsi="Times New Roman" w:cs="Times New Roman"/>
          <w:sz w:val="22"/>
        </w:rPr>
        <w:t xml:space="preserve"> </w:t>
      </w:r>
      <w:r w:rsidRPr="00210A7E">
        <w:rPr>
          <w:rFonts w:ascii="Times New Roman" w:hAnsi="Times New Roman" w:cs="Times New Roman"/>
          <w:sz w:val="22"/>
        </w:rPr>
        <w:t xml:space="preserve">All </w:t>
      </w:r>
      <w:r>
        <w:rPr>
          <w:rFonts w:ascii="Times New Roman" w:hAnsi="Times New Roman" w:cs="Times New Roman"/>
          <w:sz w:val="22"/>
        </w:rPr>
        <w:t xml:space="preserve">proxy </w:t>
      </w:r>
      <w:r w:rsidRPr="00210A7E">
        <w:rPr>
          <w:rFonts w:ascii="Times New Roman" w:hAnsi="Times New Roman" w:cs="Times New Roman"/>
          <w:sz w:val="22"/>
        </w:rPr>
        <w:t>variants predicted to be loss of function (pLOF) or missense variants were extracted, and the protein-coding genes associated with these selected PAVs were recorded</w:t>
      </w:r>
      <w:r>
        <w:rPr>
          <w:rFonts w:ascii="Times New Roman" w:hAnsi="Times New Roman" w:cs="Times New Roman"/>
          <w:sz w:val="22"/>
        </w:rPr>
        <w:t>.</w:t>
      </w:r>
    </w:p>
    <w:p w14:paraId="309DDD4E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</w:p>
    <w:p w14:paraId="333FBC3F" w14:textId="77777777" w:rsidR="001E5C9D" w:rsidRPr="00B92FC2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t>8</w:t>
      </w:r>
      <w:r w:rsidRPr="00B92FC2">
        <w:rPr>
          <w:rFonts w:ascii="Times New Roman" w:hAnsi="Times New Roman" w:cs="Times New Roman"/>
          <w:b/>
          <w:bCs/>
          <w:sz w:val="24"/>
          <w:szCs w:val="28"/>
        </w:rPr>
        <w:t>. Consensus-based gene mapping – similarity-based gene prioritization</w:t>
      </w:r>
    </w:p>
    <w:p w14:paraId="2F259E98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</w:t>
      </w:r>
      <w:r w:rsidRPr="00197CF6">
        <w:rPr>
          <w:rFonts w:ascii="Times New Roman" w:hAnsi="Times New Roman" w:cs="Times New Roman" w:hint="eastAsia"/>
          <w:sz w:val="22"/>
        </w:rPr>
        <w:t>e</w:t>
      </w:r>
      <w:r w:rsidRPr="00197CF6">
        <w:rPr>
          <w:rFonts w:ascii="Times New Roman" w:hAnsi="Times New Roman" w:cs="Times New Roman"/>
          <w:sz w:val="22"/>
        </w:rPr>
        <w:t xml:space="preserve"> applied a new similarity-based gene prioritization approach, the Polygenic Priority</w:t>
      </w:r>
      <w:r w:rsidRPr="00197CF6">
        <w:rPr>
          <w:rFonts w:ascii="Times New Roman" w:hAnsi="Times New Roman" w:cs="Times New Roman" w:hint="eastAsia"/>
          <w:sz w:val="22"/>
        </w:rPr>
        <w:t xml:space="preserve"> </w:t>
      </w:r>
      <w:r w:rsidRPr="00197CF6">
        <w:rPr>
          <w:rFonts w:ascii="Times New Roman" w:hAnsi="Times New Roman" w:cs="Times New Roman"/>
          <w:sz w:val="22"/>
        </w:rPr>
        <w:t xml:space="preserve">Score (PoPS), to prioritize the candidate causal genes for each identified </w:t>
      </w:r>
      <w:r>
        <w:rPr>
          <w:rFonts w:ascii="Times New Roman" w:hAnsi="Times New Roman" w:cs="Times New Roman"/>
          <w:sz w:val="22"/>
        </w:rPr>
        <w:t>risk</w:t>
      </w:r>
      <w:r w:rsidRPr="00197CF6">
        <w:rPr>
          <w:rFonts w:ascii="Times New Roman" w:hAnsi="Times New Roman" w:cs="Times New Roman"/>
          <w:sz w:val="22"/>
        </w:rPr>
        <w:t xml:space="preserve"> loc</w:t>
      </w:r>
      <w:r>
        <w:rPr>
          <w:rFonts w:ascii="Times New Roman" w:hAnsi="Times New Roman" w:cs="Times New Roman"/>
          <w:sz w:val="22"/>
        </w:rPr>
        <w:t>us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Weeks&lt;/Author&gt;&lt;Year&gt;2020&lt;/Year&gt;&lt;RecNum&gt;233&lt;/RecNum&gt;&lt;DisplayText&gt;&lt;style face="superscript"&gt;10&lt;/style&gt;&lt;/DisplayText&gt;&lt;record&gt;&lt;rec-number&gt;233&lt;/rec-number&gt;&lt;foreign-keys&gt;&lt;key app="EN" db-id="preprrrfjsw29ted0xm5zd5g0xafws2r9tsw" timestamp="1683132935"&gt;233&lt;/key&gt;&lt;/foreign-keys&gt;&lt;ref-type name="Journal Article"&gt;17&lt;/ref-type&gt;&lt;contributors&gt;&lt;authors&gt;&lt;author&gt;Weeks, Elle M&lt;/author&gt;&lt;author&gt;Ulirsch, Jacob C&lt;/author&gt;&lt;author&gt;Cheng, Nathan Y&lt;/author&gt;&lt;author&gt;Trippe, Brian L&lt;/author&gt;&lt;author&gt;Fine, Rebecca S&lt;/author&gt;&lt;author&gt;Miao, Jenkai&lt;/author&gt;&lt;author&gt;Patwardhan, Tejal A&lt;/author&gt;&lt;author&gt;Kanai, Masahiro&lt;/author&gt;&lt;author&gt;Nasser, Joseph&lt;/author&gt;&lt;author&gt;Fulco, Charles P %J MedRxiv&lt;/author&gt;&lt;/authors&gt;&lt;/contributors&gt;&lt;titles&gt;&lt;title&gt;Leveraging polygenic enrichments of gene features to predict genes underlying complex traits and diseases&lt;/title&gt;&lt;/titles&gt;&lt;pages&gt;2020.09. 08.20190561&lt;/pages&gt;&lt;dates&gt;&lt;year&gt;2020&lt;/year&gt;&lt;/dates&gt;&lt;urls&gt;&lt;/urls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 w:rsidRPr="005D5D2C">
        <w:rPr>
          <w:rFonts w:ascii="Times New Roman" w:hAnsi="Times New Roman" w:cs="Times New Roman"/>
          <w:noProof/>
          <w:sz w:val="22"/>
          <w:vertAlign w:val="superscript"/>
        </w:rPr>
        <w:t>10</w:t>
      </w:r>
      <w:r>
        <w:rPr>
          <w:rFonts w:ascii="Times New Roman" w:hAnsi="Times New Roman" w:cs="Times New Roman"/>
          <w:sz w:val="22"/>
        </w:rPr>
        <w:fldChar w:fldCharType="end"/>
      </w:r>
      <w:r w:rsidRPr="00197CF6">
        <w:rPr>
          <w:rFonts w:ascii="Times New Roman" w:hAnsi="Times New Roman" w:cs="Times New Roman"/>
          <w:sz w:val="22"/>
        </w:rPr>
        <w:t xml:space="preserve">. In summary, the PoPS </w:t>
      </w:r>
      <w:r>
        <w:rPr>
          <w:rFonts w:ascii="Times New Roman" w:hAnsi="Times New Roman" w:cs="Times New Roman"/>
          <w:sz w:val="22"/>
        </w:rPr>
        <w:t>combine</w:t>
      </w:r>
      <w:r w:rsidRPr="00197CF6">
        <w:rPr>
          <w:rFonts w:ascii="Times New Roman" w:hAnsi="Times New Roman" w:cs="Times New Roman"/>
          <w:sz w:val="22"/>
        </w:rPr>
        <w:t xml:space="preserve">s data from genome-wide association with gene features from a variety of sources, </w:t>
      </w:r>
      <w:r>
        <w:rPr>
          <w:rFonts w:ascii="Times New Roman" w:hAnsi="Times New Roman" w:cs="Times New Roman"/>
          <w:sz w:val="22"/>
        </w:rPr>
        <w:t>producing</w:t>
      </w:r>
      <w:r w:rsidRPr="00197CF6">
        <w:rPr>
          <w:rFonts w:ascii="Times New Roman" w:hAnsi="Times New Roman" w:cs="Times New Roman"/>
          <w:sz w:val="22"/>
        </w:rPr>
        <w:t xml:space="preserve"> a priority score for each protein-coding gene. We processed and included a total of 61,487 features from bulk and single-cell gene expression, biological pathways, and protein–protein</w:t>
      </w:r>
      <w:r w:rsidRPr="00197CF6">
        <w:rPr>
          <w:rFonts w:ascii="Times New Roman" w:hAnsi="Times New Roman" w:cs="Times New Roman" w:hint="eastAsia"/>
          <w:sz w:val="22"/>
        </w:rPr>
        <w:t xml:space="preserve"> </w:t>
      </w:r>
      <w:r w:rsidRPr="00197CF6">
        <w:rPr>
          <w:rFonts w:ascii="Times New Roman" w:hAnsi="Times New Roman" w:cs="Times New Roman"/>
          <w:sz w:val="22"/>
        </w:rPr>
        <w:t>interaction networks as input for PoPS (</w:t>
      </w:r>
      <w:r w:rsidRPr="00CA59DF">
        <w:rPr>
          <w:rFonts w:ascii="Times New Roman" w:hAnsi="Times New Roman" w:cs="Times New Roman"/>
          <w:sz w:val="22"/>
        </w:rPr>
        <w:t xml:space="preserve">Supplementary Methods Table </w:t>
      </w:r>
      <w:r>
        <w:rPr>
          <w:rFonts w:ascii="Times New Roman" w:hAnsi="Times New Roman" w:cs="Times New Roman"/>
          <w:sz w:val="22"/>
        </w:rPr>
        <w:t>2</w:t>
      </w:r>
      <w:r w:rsidRPr="00197CF6">
        <w:rPr>
          <w:rFonts w:ascii="Times New Roman" w:hAnsi="Times New Roman" w:cs="Times New Roman"/>
          <w:sz w:val="22"/>
        </w:rPr>
        <w:t xml:space="preserve">). </w:t>
      </w:r>
      <w:r w:rsidRPr="00BB7984">
        <w:rPr>
          <w:rFonts w:ascii="Times New Roman" w:hAnsi="Times New Roman" w:cs="Times New Roman"/>
          <w:sz w:val="22"/>
        </w:rPr>
        <w:t xml:space="preserve">For each </w:t>
      </w:r>
      <w:r>
        <w:rPr>
          <w:rFonts w:ascii="Times New Roman" w:hAnsi="Times New Roman" w:cs="Times New Roman"/>
          <w:sz w:val="22"/>
        </w:rPr>
        <w:t>risk</w:t>
      </w:r>
      <w:r w:rsidRPr="00BB7984">
        <w:rPr>
          <w:rFonts w:ascii="Times New Roman" w:hAnsi="Times New Roman" w:cs="Times New Roman"/>
          <w:sz w:val="22"/>
        </w:rPr>
        <w:t xml:space="preserve"> locus, we extracted the PoPS scores for all the protein-coding genes located within 500 K</w:t>
      </w:r>
      <w:r>
        <w:rPr>
          <w:rFonts w:ascii="Times New Roman" w:hAnsi="Times New Roman" w:cs="Times New Roman"/>
          <w:sz w:val="22"/>
        </w:rPr>
        <w:t>B</w:t>
      </w:r>
      <w:r w:rsidRPr="00BB7984">
        <w:rPr>
          <w:rFonts w:ascii="Times New Roman" w:hAnsi="Times New Roman" w:cs="Times New Roman"/>
          <w:sz w:val="22"/>
        </w:rPr>
        <w:t xml:space="preserve"> of the locus and prioritized the top 3 genes with the highest scores</w:t>
      </w:r>
      <w:r w:rsidRPr="00197CF6">
        <w:rPr>
          <w:rFonts w:ascii="Times New Roman" w:hAnsi="Times New Roman" w:cs="Times New Roman"/>
          <w:sz w:val="22"/>
        </w:rPr>
        <w:t>.</w:t>
      </w:r>
    </w:p>
    <w:p w14:paraId="514201AA" w14:textId="77777777" w:rsidR="001E5C9D" w:rsidRDefault="001E5C9D" w:rsidP="001E5C9D">
      <w:pPr>
        <w:spacing w:line="360" w:lineRule="auto"/>
        <w:rPr>
          <w:rFonts w:ascii="Times New Roman" w:hAnsi="Times New Roman" w:cs="Times New Roman"/>
          <w:sz w:val="22"/>
        </w:rPr>
      </w:pPr>
    </w:p>
    <w:tbl>
      <w:tblPr>
        <w:tblW w:w="4790" w:type="pct"/>
        <w:tblLayout w:type="fixed"/>
        <w:tblLook w:val="04A0" w:firstRow="1" w:lastRow="0" w:firstColumn="1" w:lastColumn="0" w:noHBand="0" w:noVBand="1"/>
      </w:tblPr>
      <w:tblGrid>
        <w:gridCol w:w="3782"/>
        <w:gridCol w:w="1315"/>
        <w:gridCol w:w="3118"/>
        <w:gridCol w:w="1811"/>
      </w:tblGrid>
      <w:tr w:rsidR="001E5C9D" w:rsidRPr="008F5908" w14:paraId="6D456285" w14:textId="77777777" w:rsidTr="00A17BA8">
        <w:trPr>
          <w:trHeight w:val="113"/>
        </w:trPr>
        <w:tc>
          <w:tcPr>
            <w:tcW w:w="5000" w:type="pct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C46A56E" w14:textId="77777777" w:rsidR="001E5C9D" w:rsidRPr="008F5908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8F5908">
              <w:rPr>
                <w:rFonts w:ascii="Times New Roman" w:hAnsi="Times New Roman" w:cs="Times New Roman"/>
                <w:b/>
                <w:bCs/>
                <w:sz w:val="22"/>
              </w:rPr>
              <w:t xml:space="preserve">Supplementary Methods Table </w:t>
            </w:r>
            <w:r>
              <w:rPr>
                <w:rFonts w:ascii="Times New Roman" w:hAnsi="Times New Roman" w:cs="Times New Roman"/>
                <w:b/>
                <w:bCs/>
                <w:sz w:val="22"/>
              </w:rPr>
              <w:t>3.</w:t>
            </w:r>
            <w:r w:rsidRPr="008F5908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8F5908">
              <w:rPr>
                <w:rFonts w:ascii="Times New Roman" w:hAnsi="Times New Roman" w:cs="Times New Roman"/>
                <w:sz w:val="22"/>
              </w:rPr>
              <w:t>Summary of datasets used as inputs for PoPS</w:t>
            </w:r>
          </w:p>
        </w:tc>
      </w:tr>
      <w:tr w:rsidR="001E5C9D" w:rsidRPr="008F5908" w14:paraId="408CE7BF" w14:textId="77777777" w:rsidTr="00A17BA8">
        <w:trPr>
          <w:trHeight w:val="113"/>
        </w:trPr>
        <w:tc>
          <w:tcPr>
            <w:tcW w:w="18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9E1885F" w14:textId="77777777" w:rsidR="001E5C9D" w:rsidRPr="00E62ABB" w:rsidRDefault="001E5C9D" w:rsidP="00A17B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8F5908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Feature </w:t>
            </w:r>
            <w:r w:rsidRPr="00E62AB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ID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C396852" w14:textId="77777777" w:rsidR="001E5C9D" w:rsidRPr="00E62ABB" w:rsidRDefault="001E5C9D" w:rsidP="00A17B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62AB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pecies</w:t>
            </w:r>
          </w:p>
        </w:tc>
        <w:tc>
          <w:tcPr>
            <w:tcW w:w="15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163FA64" w14:textId="77777777" w:rsidR="001E5C9D" w:rsidRPr="00E62ABB" w:rsidRDefault="001E5C9D" w:rsidP="00A17B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62AB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Tissue/Cell type</w:t>
            </w:r>
          </w:p>
        </w:tc>
        <w:tc>
          <w:tcPr>
            <w:tcW w:w="9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38997AF" w14:textId="77777777" w:rsidR="001E5C9D" w:rsidRPr="00E62ABB" w:rsidRDefault="001E5C9D" w:rsidP="00A17B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62ABB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PMID</w:t>
            </w:r>
          </w:p>
        </w:tc>
      </w:tr>
      <w:tr w:rsidR="001E5C9D" w:rsidRPr="008F5908" w14:paraId="2D1B2FD5" w14:textId="77777777" w:rsidTr="00A17BA8">
        <w:trPr>
          <w:trHeight w:val="113"/>
        </w:trPr>
        <w:tc>
          <w:tcPr>
            <w:tcW w:w="5000" w:type="pct"/>
            <w:gridSpan w:val="4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noWrap/>
            <w:vAlign w:val="center"/>
          </w:tcPr>
          <w:p w14:paraId="78A355B0" w14:textId="77777777" w:rsidR="001E5C9D" w:rsidRPr="008F5908" w:rsidRDefault="001E5C9D" w:rsidP="00A17B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8F5908"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Gene expression</w:t>
            </w:r>
          </w:p>
        </w:tc>
      </w:tr>
      <w:tr w:rsidR="001E5C9D" w:rsidRPr="008F5908" w14:paraId="399F53F2" w14:textId="77777777" w:rsidTr="00A17BA8">
        <w:trPr>
          <w:trHeight w:val="113"/>
        </w:trPr>
        <w:tc>
          <w:tcPr>
            <w:tcW w:w="1886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06D1A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airway</w:t>
            </w:r>
          </w:p>
        </w:tc>
        <w:tc>
          <w:tcPr>
            <w:tcW w:w="656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4B96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69427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irway</w:t>
            </w:r>
          </w:p>
        </w:tc>
        <w:tc>
          <w:tcPr>
            <w:tcW w:w="903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27A2D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109386</w:t>
            </w:r>
          </w:p>
        </w:tc>
      </w:tr>
      <w:tr w:rsidR="001E5C9D" w:rsidRPr="008F5908" w14:paraId="45B0DE2F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64411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prostat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21982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D5C0C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rostat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51016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566875</w:t>
            </w:r>
          </w:p>
        </w:tc>
      </w:tr>
      <w:tr w:rsidR="001E5C9D" w:rsidRPr="008F5908" w14:paraId="78DF5B9E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48894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ladder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C6C78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E1470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ladder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6DDDB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462402</w:t>
            </w:r>
          </w:p>
        </w:tc>
      </w:tr>
      <w:tr w:rsidR="001E5C9D" w:rsidRPr="008F5908" w14:paraId="09AF868E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AA7B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retina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9035B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68EC4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etina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3DD20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386599</w:t>
            </w:r>
          </w:p>
        </w:tc>
      </w:tr>
      <w:tr w:rsidR="001E5C9D" w:rsidRPr="008F5908" w14:paraId="7C104622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C99C8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onemarrow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87921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FC06B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one marrow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99B70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518681</w:t>
            </w:r>
          </w:p>
        </w:tc>
      </w:tr>
      <w:tr w:rsidR="001E5C9D" w:rsidRPr="008F5908" w14:paraId="04914E60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5F937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retina2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A8311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700D6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etina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C0192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653841</w:t>
            </w:r>
          </w:p>
        </w:tc>
      </w:tr>
      <w:tr w:rsidR="001E5C9D" w:rsidRPr="008F5908" w14:paraId="18B1E27D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78799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rain2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DE537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35483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F1D3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4695229</w:t>
            </w:r>
          </w:p>
        </w:tc>
      </w:tr>
      <w:tr w:rsidR="001E5C9D" w:rsidRPr="008F5908" w14:paraId="0726C06D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4A9EC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synovialfibroblast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B9985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17665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ynovial fibroblast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D7B0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499639</w:t>
            </w:r>
          </w:p>
        </w:tc>
      </w:tr>
      <w:tr w:rsidR="001E5C9D" w:rsidRPr="008F5908" w14:paraId="12DCF88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B0D52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rain3_adult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ED7AC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8B0C4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62517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545854</w:t>
            </w:r>
          </w:p>
        </w:tc>
      </w:tr>
      <w:tr w:rsidR="001E5C9D" w:rsidRPr="008F5908" w14:paraId="2BD0E7F0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3673C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tcell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05AB3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85F66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 cell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49D72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624246</w:t>
            </w:r>
          </w:p>
        </w:tc>
      </w:tr>
      <w:tr w:rsidR="001E5C9D" w:rsidRPr="008F5908" w14:paraId="3E3D3D82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5EAF1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rain3_prenatal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6EEEF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D2B17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EE97A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545854</w:t>
            </w:r>
          </w:p>
        </w:tc>
      </w:tr>
      <w:tr w:rsidR="001E5C9D" w:rsidRPr="008F5908" w14:paraId="36B4772E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6D7B8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testi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28683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3404E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esti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AE530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404016</w:t>
            </w:r>
          </w:p>
        </w:tc>
      </w:tr>
      <w:tr w:rsidR="001E5C9D" w:rsidRPr="008F5908" w14:paraId="0A8558A1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4D03A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rain4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92766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D66CD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98EB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178122</w:t>
            </w:r>
          </w:p>
        </w:tc>
      </w:tr>
      <w:tr w:rsidR="001E5C9D" w:rsidRPr="008F5908" w14:paraId="6C97BAB4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A5D0E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thymu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4C4BD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07599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hymu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04DCD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9884461</w:t>
            </w:r>
          </w:p>
        </w:tc>
      </w:tr>
      <w:tr w:rsidR="001E5C9D" w:rsidRPr="008F5908" w14:paraId="3A8B89DA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E26C8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rain_cerebellarhem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6944A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7B0EC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erebellum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F217E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7339989</w:t>
            </w:r>
          </w:p>
        </w:tc>
      </w:tr>
      <w:tr w:rsidR="001E5C9D" w:rsidRPr="008F5908" w14:paraId="14C71E97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344BF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adipocyt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3C99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9141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dipocyt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34DB1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286228</w:t>
            </w:r>
          </w:p>
        </w:tc>
      </w:tr>
      <w:tr w:rsidR="001E5C9D" w:rsidRPr="008F5908" w14:paraId="2F8C9A91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ED30A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rain_frontalcortex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70D13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17BEB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rontal cortex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FC5D1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7339989</w:t>
            </w:r>
          </w:p>
        </w:tc>
      </w:tr>
      <w:tr w:rsidR="001E5C9D" w:rsidRPr="008F5908" w14:paraId="42A181D5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128AA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airway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5D608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4C5E8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irway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D2375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109386</w:t>
            </w:r>
          </w:p>
        </w:tc>
      </w:tr>
      <w:tr w:rsidR="001E5C9D" w:rsidRPr="008F5908" w14:paraId="02539430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FEACE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brain_visualcortex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3D1D8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A2693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visual cortex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AAF3B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7339989</w:t>
            </w:r>
          </w:p>
        </w:tc>
      </w:tr>
      <w:tr w:rsidR="001E5C9D" w:rsidRPr="008F5908" w14:paraId="6364FE8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68A27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aorta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2DB5C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A4730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orta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DCDF0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146585</w:t>
            </w:r>
          </w:p>
        </w:tc>
      </w:tr>
      <w:tr w:rsidR="001E5C9D" w:rsidRPr="008F5908" w14:paraId="470E87B7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84C1E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colon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0EA9D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971D9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lo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56D3F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270042</w:t>
            </w:r>
          </w:p>
        </w:tc>
      </w:tr>
      <w:tr w:rsidR="001E5C9D" w:rsidRPr="008F5908" w14:paraId="5D2AE23D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79614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brain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95CCE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E30AF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289D6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096299</w:t>
            </w:r>
          </w:p>
        </w:tc>
      </w:tr>
      <w:tr w:rsidR="001E5C9D" w:rsidRPr="008F5908" w14:paraId="4C8ADAFA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3620F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human_colon2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9C7A2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0707C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lo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C14BF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066951</w:t>
            </w:r>
          </w:p>
        </w:tc>
      </w:tr>
      <w:tr w:rsidR="001E5C9D" w:rsidRPr="008F5908" w14:paraId="3F5413FA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FF89C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brain2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5589C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93AC7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4C909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9545511</w:t>
            </w:r>
          </w:p>
        </w:tc>
      </w:tr>
      <w:tr w:rsidR="001E5C9D" w:rsidRPr="008F5908" w14:paraId="1470EE4C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8F21D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coloncancer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12A5B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6BA76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lon cancer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012EE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302573</w:t>
            </w:r>
          </w:p>
        </w:tc>
      </w:tr>
      <w:tr w:rsidR="001E5C9D" w:rsidRPr="008F5908" w14:paraId="39426BDA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728AB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brain4_bnst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3F5AC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8B54A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 BNST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3B268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178122</w:t>
            </w:r>
          </w:p>
        </w:tc>
      </w:tr>
      <w:tr w:rsidR="001E5C9D" w:rsidRPr="008F5908" w14:paraId="53CAB934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305D5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csf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7AAA7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E9ECA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SF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2955B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937773</w:t>
            </w:r>
          </w:p>
        </w:tc>
      </w:tr>
      <w:tr w:rsidR="001E5C9D" w:rsidRPr="008F5908" w14:paraId="11DD7D26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2FEAA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brain4_neuron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4A4F6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D40AF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rain neuron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B6621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178122</w:t>
            </w:r>
          </w:p>
        </w:tc>
      </w:tr>
      <w:tr w:rsidR="001E5C9D" w:rsidRPr="008F5908" w14:paraId="7311A839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16D32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embryo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AF496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A08E6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mbryo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82C02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435013</w:t>
            </w:r>
          </w:p>
        </w:tc>
      </w:tr>
      <w:tr w:rsidR="001E5C9D" w:rsidRPr="008F5908" w14:paraId="5813760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6F84A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development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419EF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7C337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evelopment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CF058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787437</w:t>
            </w:r>
          </w:p>
        </w:tc>
      </w:tr>
      <w:tr w:rsidR="001E5C9D" w:rsidRPr="008F5908" w14:paraId="69D46BDC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A341D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ey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22568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F8A4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y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48E05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995762</w:t>
            </w:r>
          </w:p>
        </w:tc>
      </w:tr>
      <w:tr w:rsidR="001E5C9D" w:rsidRPr="008F5908" w14:paraId="1137076D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3ABE7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digestive_adult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AA02D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3BFEF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igestiv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B15C8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9802404</w:t>
            </w:r>
          </w:p>
        </w:tc>
      </w:tr>
      <w:tr w:rsidR="001E5C9D" w:rsidRPr="008F5908" w14:paraId="1C7A970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24A16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fetalblood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51178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01775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etal blood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BBC1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597962</w:t>
            </w:r>
          </w:p>
        </w:tc>
      </w:tr>
      <w:tr w:rsidR="001E5C9D" w:rsidRPr="008F5908" w14:paraId="08979C65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0143A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digestive_fetal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8E5D6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A10CB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etal digestiv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70632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9802404</w:t>
            </w:r>
          </w:p>
        </w:tc>
      </w:tr>
      <w:tr w:rsidR="001E5C9D" w:rsidRPr="008F5908" w14:paraId="701AF06A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57730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gut_epi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E4D76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28F1B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ut epithelium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CE157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348891</w:t>
            </w:r>
          </w:p>
        </w:tc>
      </w:tr>
      <w:tr w:rsidR="001E5C9D" w:rsidRPr="008F5908" w14:paraId="343139EF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85FF7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endothelium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A5E32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090D9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ndothelium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5C18D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059779</w:t>
            </w:r>
          </w:p>
        </w:tc>
      </w:tr>
      <w:tr w:rsidR="001E5C9D" w:rsidRPr="008F5908" w14:paraId="647B4FDD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88532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gut_fib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EAC40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6F179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ut fibroblast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E9980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348891</w:t>
            </w:r>
          </w:p>
        </w:tc>
      </w:tr>
      <w:tr w:rsidR="001E5C9D" w:rsidRPr="008F5908" w14:paraId="1DED974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B3B80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epithelium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A7260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6BAE3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epithelium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06761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481792</w:t>
            </w:r>
          </w:p>
        </w:tc>
      </w:tr>
      <w:tr w:rsidR="001E5C9D" w:rsidRPr="008F5908" w14:paraId="62814512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D1D58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gut_imm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F9D8F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0445C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ut immun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F6C8C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348891</w:t>
            </w:r>
          </w:p>
        </w:tc>
      </w:tr>
      <w:tr w:rsidR="001E5C9D" w:rsidRPr="008F5908" w14:paraId="01B15F4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43A80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gastrulation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91918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89778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astrulation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BA934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787436</w:t>
            </w:r>
          </w:p>
        </w:tc>
      </w:tr>
      <w:tr w:rsidR="001E5C9D" w:rsidRPr="008F5908" w14:paraId="04B4F802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A178D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hem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A4C91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C335B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em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EF705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7526324</w:t>
            </w:r>
          </w:p>
        </w:tc>
      </w:tr>
      <w:tr w:rsidR="001E5C9D" w:rsidRPr="008F5908" w14:paraId="0A8C002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9B2A6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gutendoderm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5653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F8403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ut endoderm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C34DC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959515</w:t>
            </w:r>
          </w:p>
        </w:tc>
      </w:tr>
      <w:tr w:rsidR="001E5C9D" w:rsidRPr="008F5908" w14:paraId="4F060268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EDEDF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hippocampu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EAAC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7A837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ippocampu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131B2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942070</w:t>
            </w:r>
          </w:p>
        </w:tc>
      </w:tr>
      <w:tr w:rsidR="001E5C9D" w:rsidRPr="008F5908" w14:paraId="2B6B3748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973C0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hairfollicl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E7AA9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895ED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air follic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07559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315612</w:t>
            </w:r>
          </w:p>
        </w:tc>
      </w:tr>
      <w:tr w:rsidR="001E5C9D" w:rsidRPr="008F5908" w14:paraId="79EF8C4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348C3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ileum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F2EEC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BED38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leum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C5EBB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474370</w:t>
            </w:r>
          </w:p>
        </w:tc>
      </w:tr>
      <w:tr w:rsidR="001E5C9D" w:rsidRPr="008F5908" w14:paraId="497D9DF4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E4D18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heart_control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48587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763D9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eart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4E54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254108</w:t>
            </w:r>
          </w:p>
        </w:tc>
      </w:tr>
      <w:tr w:rsidR="001E5C9D" w:rsidRPr="008F5908" w14:paraId="0C24139D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217CE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immun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C2370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C725A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mmun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FD0E8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</w:tr>
      <w:tr w:rsidR="001E5C9D" w:rsidRPr="008F5908" w14:paraId="5DBC63A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11201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heart_ko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08D2B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88B7D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eart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00474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254108</w:t>
            </w:r>
          </w:p>
        </w:tc>
      </w:tr>
      <w:tr w:rsidR="001E5C9D" w:rsidRPr="008F5908" w14:paraId="150997DA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47439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intestin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F7B74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3F72C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ntestin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229DB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753849</w:t>
            </w:r>
          </w:p>
        </w:tc>
      </w:tr>
      <w:tr w:rsidR="001E5C9D" w:rsidRPr="008F5908" w14:paraId="2BA3995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13514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hemogenicendothelium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21C46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791C7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emogenic endothelium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466BD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392346</w:t>
            </w:r>
          </w:p>
        </w:tc>
      </w:tr>
      <w:tr w:rsidR="001E5C9D" w:rsidRPr="008F5908" w14:paraId="4498376A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3EFCC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kidney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73DAB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99C34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idney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E5EBE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896769</w:t>
            </w:r>
          </w:p>
        </w:tc>
      </w:tr>
      <w:tr w:rsidR="001E5C9D" w:rsidRPr="008F5908" w14:paraId="6CD323A7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92BB5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immun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28FC2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5E22F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mmun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6FF33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686579</w:t>
            </w:r>
          </w:p>
        </w:tc>
      </w:tr>
      <w:tr w:rsidR="001E5C9D" w:rsidRPr="008F5908" w14:paraId="416F42B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0BBC3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kidney2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40A89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910A5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idney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458E4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604275</w:t>
            </w:r>
          </w:p>
        </w:tc>
      </w:tr>
      <w:tr w:rsidR="001E5C9D" w:rsidRPr="008F5908" w14:paraId="3578A11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5FE81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islet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5770E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9330C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slet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C1FFA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661759</w:t>
            </w:r>
          </w:p>
        </w:tc>
      </w:tr>
      <w:tr w:rsidR="001E5C9D" w:rsidRPr="008F5908" w14:paraId="46E9A6D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C82AB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kidney3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1BC65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95987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idney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067CA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506348</w:t>
            </w:r>
          </w:p>
        </w:tc>
      </w:tr>
      <w:tr w:rsidR="001E5C9D" w:rsidRPr="008F5908" w14:paraId="2C7E5DAD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B2E74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kidney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5EEF0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04926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idney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71F98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689386</w:t>
            </w:r>
          </w:p>
        </w:tc>
      </w:tr>
      <w:tr w:rsidR="001E5C9D" w:rsidRPr="008F5908" w14:paraId="39B1606F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DC811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liver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509DD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C3A56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iver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AC727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722201</w:t>
            </w:r>
          </w:p>
        </w:tc>
      </w:tr>
      <w:tr w:rsidR="001E5C9D" w:rsidRPr="008F5908" w14:paraId="4D443CE8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CD442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lung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BDB25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6E8ED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ung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6A978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318149</w:t>
            </w:r>
          </w:p>
        </w:tc>
      </w:tr>
      <w:tr w:rsidR="001E5C9D" w:rsidRPr="008F5908" w14:paraId="71ABAD20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E17DD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lung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A4F6E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A18B7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ung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6FEB8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832599</w:t>
            </w:r>
          </w:p>
        </w:tc>
      </w:tr>
      <w:tr w:rsidR="001E5C9D" w:rsidRPr="008F5908" w14:paraId="3F94823C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1D93F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microglia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C267F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1A29A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icroglia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BD69E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471926</w:t>
            </w:r>
          </w:p>
        </w:tc>
      </w:tr>
      <w:tr w:rsidR="001E5C9D" w:rsidRPr="008F5908" w14:paraId="0D8307CE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54FDE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lymphnode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9E6DE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EAF39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ymph node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90867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402260</w:t>
            </w:r>
          </w:p>
        </w:tc>
      </w:tr>
      <w:tr w:rsidR="001E5C9D" w:rsidRPr="008F5908" w14:paraId="443F6C08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CF206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multipl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1A327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0D964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ltip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4B065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9474909</w:t>
            </w:r>
          </w:p>
        </w:tc>
      </w:tr>
      <w:tr w:rsidR="001E5C9D" w:rsidRPr="008F5908" w14:paraId="14FCCD6F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2057B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monocyte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D27F3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6667F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nocyt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AF87E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8428369</w:t>
            </w:r>
          </w:p>
        </w:tc>
      </w:tr>
      <w:tr w:rsidR="001E5C9D" w:rsidRPr="008F5908" w14:paraId="33400118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61D71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multiple2_bulk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8671C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C82EB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ltip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B4341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283141</w:t>
            </w:r>
          </w:p>
        </w:tc>
      </w:tr>
      <w:tr w:rsidR="001E5C9D" w:rsidRPr="008F5908" w14:paraId="23ECF274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6D74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multipl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2D854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5FB1E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ltip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38464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9022597</w:t>
            </w:r>
          </w:p>
        </w:tc>
      </w:tr>
      <w:tr w:rsidR="001E5C9D" w:rsidRPr="008F5908" w14:paraId="2332DA78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1E0BC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multiple2_droplet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B5CD1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8AE83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ltip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FB6A8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283141</w:t>
            </w:r>
          </w:p>
        </w:tc>
      </w:tr>
      <w:tr w:rsidR="001E5C9D" w:rsidRPr="008F5908" w14:paraId="1031C3BC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F3F91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muscl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A8F7B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3354F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sc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5021E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937892</w:t>
            </w:r>
          </w:p>
        </w:tc>
      </w:tr>
      <w:tr w:rsidR="001E5C9D" w:rsidRPr="008F5908" w14:paraId="5FCCBBBC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2EBFD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multiple2_fac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826BF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74491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ltip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25662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283141</w:t>
            </w:r>
          </w:p>
        </w:tc>
      </w:tr>
      <w:tr w:rsidR="001E5C9D" w:rsidRPr="008F5908" w14:paraId="4F85290F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4B05C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nk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2934A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D6B01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atural killer cell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2DEA5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801909</w:t>
            </w:r>
          </w:p>
        </w:tc>
      </w:tr>
      <w:tr w:rsidR="001E5C9D" w:rsidRPr="008F5908" w14:paraId="3EF78F3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8509AD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muscl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D11AE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01B65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uscl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BDA1D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160558</w:t>
            </w:r>
          </w:p>
        </w:tc>
      </w:tr>
      <w:tr w:rsidR="001E5C9D" w:rsidRPr="008F5908" w14:paraId="0939D713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3D714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pancrea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3014F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08BC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ancrea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1F923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7693023</w:t>
            </w:r>
          </w:p>
        </w:tc>
      </w:tr>
      <w:tr w:rsidR="001E5C9D" w:rsidRPr="008F5908" w14:paraId="491CB319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FCAE2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human_pancreasductal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B0BA4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6CF3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ancreas duct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A77AB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354994</w:t>
            </w:r>
          </w:p>
        </w:tc>
      </w:tr>
      <w:tr w:rsidR="001E5C9D" w:rsidRPr="008F5908" w14:paraId="6B54F3B7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0FAB6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nerv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2EBE9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53A284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erve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8E8A1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295886</w:t>
            </w:r>
          </w:p>
        </w:tc>
      </w:tr>
      <w:tr w:rsidR="001E5C9D" w:rsidRPr="008F5908" w14:paraId="4B446C92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169F6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pbmc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ED154B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56BBE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BM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738F1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8091601</w:t>
            </w:r>
          </w:p>
        </w:tc>
      </w:tr>
      <w:tr w:rsidR="001E5C9D" w:rsidRPr="008F5908" w14:paraId="11FB844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05FE6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thymus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FC5A7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27DD9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hymus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6D2A4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9884461</w:t>
            </w:r>
          </w:p>
        </w:tc>
      </w:tr>
      <w:tr w:rsidR="001E5C9D" w:rsidRPr="008F5908" w14:paraId="382AC1F9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0EE1F2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_placenta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FF03A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3C694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lacenta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9E8396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042384</w:t>
            </w:r>
          </w:p>
        </w:tc>
      </w:tr>
      <w:tr w:rsidR="001E5C9D" w:rsidRPr="008F5908" w14:paraId="4E2FFA57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dashed" w:sz="4" w:space="0" w:color="auto"/>
              <w:right w:val="nil"/>
            </w:tcBorders>
            <w:noWrap/>
            <w:vAlign w:val="center"/>
            <w:hideMark/>
          </w:tcPr>
          <w:p w14:paraId="5B6034F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_vagina</w:t>
            </w:r>
          </w:p>
        </w:tc>
        <w:tc>
          <w:tcPr>
            <w:tcW w:w="656" w:type="pct"/>
            <w:tcBorders>
              <w:top w:val="nil"/>
              <w:left w:val="nil"/>
              <w:bottom w:val="dashed" w:sz="4" w:space="0" w:color="auto"/>
              <w:right w:val="nil"/>
            </w:tcBorders>
            <w:noWrap/>
            <w:vAlign w:val="center"/>
            <w:hideMark/>
          </w:tcPr>
          <w:p w14:paraId="14DBBFF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ouse</w:t>
            </w:r>
          </w:p>
        </w:tc>
        <w:tc>
          <w:tcPr>
            <w:tcW w:w="1555" w:type="pct"/>
            <w:tcBorders>
              <w:top w:val="nil"/>
              <w:left w:val="nil"/>
              <w:bottom w:val="dashed" w:sz="4" w:space="0" w:color="auto"/>
              <w:right w:val="nil"/>
            </w:tcBorders>
            <w:noWrap/>
            <w:vAlign w:val="center"/>
            <w:hideMark/>
          </w:tcPr>
          <w:p w14:paraId="4D604C5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vagina</w:t>
            </w:r>
          </w:p>
        </w:tc>
        <w:tc>
          <w:tcPr>
            <w:tcW w:w="903" w:type="pct"/>
            <w:tcBorders>
              <w:top w:val="nil"/>
              <w:left w:val="nil"/>
              <w:bottom w:val="dashed" w:sz="4" w:space="0" w:color="auto"/>
              <w:right w:val="nil"/>
            </w:tcBorders>
            <w:noWrap/>
            <w:vAlign w:val="center"/>
            <w:hideMark/>
          </w:tcPr>
          <w:p w14:paraId="025D3E6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023462</w:t>
            </w:r>
          </w:p>
        </w:tc>
      </w:tr>
      <w:tr w:rsidR="001E5C9D" w:rsidRPr="008F5908" w14:paraId="21C7EFD5" w14:textId="77777777" w:rsidTr="00A17BA8">
        <w:trPr>
          <w:trHeight w:val="113"/>
        </w:trPr>
        <w:tc>
          <w:tcPr>
            <w:tcW w:w="5000" w:type="pct"/>
            <w:gridSpan w:val="4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noWrap/>
            <w:vAlign w:val="center"/>
          </w:tcPr>
          <w:p w14:paraId="21A3BE4A" w14:textId="77777777" w:rsidR="001E5C9D" w:rsidRPr="008F5908" w:rsidRDefault="001E5C9D" w:rsidP="00A17BA8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8F5908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Biological pathways and protein-protein interactions</w:t>
            </w:r>
          </w:p>
        </w:tc>
      </w:tr>
      <w:tr w:rsidR="001E5C9D" w:rsidRPr="008F5908" w14:paraId="22A92EE2" w14:textId="77777777" w:rsidTr="00A17BA8">
        <w:trPr>
          <w:trHeight w:val="113"/>
        </w:trPr>
        <w:tc>
          <w:tcPr>
            <w:tcW w:w="1886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4874C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O</w:t>
            </w:r>
          </w:p>
        </w:tc>
        <w:tc>
          <w:tcPr>
            <w:tcW w:w="656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B4CB31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E3C29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A</w:t>
            </w:r>
          </w:p>
        </w:tc>
        <w:tc>
          <w:tcPr>
            <w:tcW w:w="903" w:type="pct"/>
            <w:tcBorders>
              <w:top w:val="dash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ABC4C9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5428369</w:t>
            </w:r>
          </w:p>
        </w:tc>
      </w:tr>
      <w:tr w:rsidR="001E5C9D" w:rsidRPr="008F5908" w14:paraId="2D3D1B27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78621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eactome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585CA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E7715F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A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F5294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691815</w:t>
            </w:r>
          </w:p>
        </w:tc>
      </w:tr>
      <w:tr w:rsidR="001E5C9D" w:rsidRPr="008F5908" w14:paraId="32ABA7F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476DE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PI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4FFC60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91D75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A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E6D1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476243</w:t>
            </w:r>
          </w:p>
        </w:tc>
      </w:tr>
      <w:tr w:rsidR="001E5C9D" w:rsidRPr="008F5908" w14:paraId="6E7055BB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7E580A7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PO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12977A77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5841CFEA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A</w:t>
            </w:r>
          </w:p>
        </w:tc>
        <w:tc>
          <w:tcPr>
            <w:tcW w:w="903" w:type="pct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6FD2360C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3264411</w:t>
            </w:r>
          </w:p>
        </w:tc>
      </w:tr>
      <w:tr w:rsidR="001E5C9D" w:rsidRPr="008F5908" w14:paraId="1270DBE7" w14:textId="77777777" w:rsidTr="00A17BA8">
        <w:trPr>
          <w:trHeight w:val="113"/>
        </w:trPr>
        <w:tc>
          <w:tcPr>
            <w:tcW w:w="188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695CC03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EGG</w:t>
            </w:r>
          </w:p>
        </w:tc>
        <w:tc>
          <w:tcPr>
            <w:tcW w:w="65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BC06A48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human</w:t>
            </w:r>
          </w:p>
        </w:tc>
        <w:tc>
          <w:tcPr>
            <w:tcW w:w="155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FBA01CE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A</w:t>
            </w:r>
          </w:p>
        </w:tc>
        <w:tc>
          <w:tcPr>
            <w:tcW w:w="903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E417C5" w14:textId="77777777" w:rsidR="001E5C9D" w:rsidRPr="00E62ABB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E62ABB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592173</w:t>
            </w:r>
          </w:p>
        </w:tc>
      </w:tr>
      <w:tr w:rsidR="001E5C9D" w:rsidRPr="008F5908" w14:paraId="328095A8" w14:textId="77777777" w:rsidTr="00A17BA8">
        <w:trPr>
          <w:trHeight w:val="113"/>
        </w:trPr>
        <w:tc>
          <w:tcPr>
            <w:tcW w:w="5000" w:type="pct"/>
            <w:gridSpan w:val="4"/>
            <w:tcBorders>
              <w:top w:val="single" w:sz="4" w:space="0" w:color="auto"/>
              <w:left w:val="nil"/>
              <w:right w:val="nil"/>
            </w:tcBorders>
            <w:noWrap/>
            <w:vAlign w:val="center"/>
          </w:tcPr>
          <w:p w14:paraId="0EB0DFA6" w14:textId="77777777" w:rsidR="001E5C9D" w:rsidRPr="008F5908" w:rsidRDefault="001E5C9D" w:rsidP="00A17BA8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8F5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Detail information about each feature can be found at: </w:t>
            </w:r>
            <w:hyperlink r:id="rId16" w:history="1">
              <w:r w:rsidRPr="00480FB4">
                <w:rPr>
                  <w:rStyle w:val="ad"/>
                  <w:rFonts w:ascii="Times New Roman" w:hAnsi="Times New Roman" w:cs="Times New Roman"/>
                  <w:kern w:val="0"/>
                  <w:sz w:val="18"/>
                  <w:szCs w:val="18"/>
                </w:rPr>
                <w:t>https://github.com/FinucaneLab/pops</w:t>
              </w:r>
            </w:hyperlink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. PMID: PubMed reference number</w:t>
            </w:r>
          </w:p>
        </w:tc>
      </w:tr>
    </w:tbl>
    <w:p w14:paraId="09FA2A46" w14:textId="77777777" w:rsidR="001E5C9D" w:rsidRDefault="001E5C9D" w:rsidP="001E5C9D">
      <w:pPr>
        <w:spacing w:line="360" w:lineRule="auto"/>
        <w:rPr>
          <w:rFonts w:hint="eastAsia"/>
        </w:rPr>
      </w:pPr>
    </w:p>
    <w:p w14:paraId="5D34638B" w14:textId="1B00A73D" w:rsidR="001E5C9D" w:rsidRDefault="001E5C9D" w:rsidP="001E5C9D">
      <w:pPr>
        <w:widowControl/>
        <w:rPr>
          <w:rFonts w:ascii="Times New Roman" w:hAnsi="Times New Roman" w:cs="Times New Roman"/>
          <w:sz w:val="22"/>
        </w:rPr>
      </w:pPr>
      <w:r>
        <w:br w:type="page"/>
      </w:r>
      <w:r w:rsidR="00177551" w:rsidRPr="008F5908">
        <w:rPr>
          <w:rFonts w:ascii="Times New Roman" w:hAnsi="Times New Roman" w:cs="Times New Roman"/>
          <w:b/>
          <w:bCs/>
          <w:sz w:val="22"/>
        </w:rPr>
        <w:lastRenderedPageBreak/>
        <w:t xml:space="preserve">Supplementary Methods Table </w:t>
      </w:r>
      <w:r w:rsidR="00177551">
        <w:rPr>
          <w:rFonts w:ascii="Times New Roman" w:hAnsi="Times New Roman" w:cs="Times New Roman"/>
          <w:b/>
          <w:bCs/>
          <w:sz w:val="22"/>
        </w:rPr>
        <w:t>4.</w:t>
      </w:r>
      <w:r w:rsidR="00177551" w:rsidRPr="008F5908">
        <w:rPr>
          <w:rFonts w:ascii="Times New Roman" w:hAnsi="Times New Roman" w:cs="Times New Roman"/>
          <w:b/>
          <w:bCs/>
          <w:sz w:val="22"/>
        </w:rPr>
        <w:t xml:space="preserve"> </w:t>
      </w:r>
      <w:r w:rsidR="00177551" w:rsidRPr="00177551">
        <w:rPr>
          <w:rFonts w:ascii="Times New Roman" w:hAnsi="Times New Roman" w:cs="Times New Roman"/>
          <w:sz w:val="22"/>
        </w:rPr>
        <w:t>Reagents and chemicals</w:t>
      </w:r>
      <w:r w:rsidR="00177551">
        <w:rPr>
          <w:rFonts w:ascii="Times New Roman" w:hAnsi="Times New Roman" w:cs="Times New Roman"/>
          <w:sz w:val="22"/>
        </w:rPr>
        <w:t xml:space="preserve"> for experimental validation</w:t>
      </w:r>
    </w:p>
    <w:p w14:paraId="1B46D669" w14:textId="77777777" w:rsidR="00177551" w:rsidRPr="00910CDE" w:rsidRDefault="00177551" w:rsidP="00177551">
      <w:pPr>
        <w:rPr>
          <w:rFonts w:hint="eastAsia"/>
          <w:b/>
          <w:bCs/>
        </w:rPr>
      </w:pP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29"/>
        <w:gridCol w:w="4997"/>
        <w:gridCol w:w="1937"/>
        <w:gridCol w:w="1983"/>
      </w:tblGrid>
      <w:tr w:rsidR="00177551" w:rsidRPr="00177551" w14:paraId="7313BAFA" w14:textId="77777777" w:rsidTr="00177551">
        <w:trPr>
          <w:trHeight w:val="1431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C47D8E9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</w:pPr>
            <w:r w:rsidRPr="00177551"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  <w:t>Experiment</w:t>
            </w: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595489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</w:pPr>
            <w:r w:rsidRPr="00177551"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  <w:t>Reagents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D0CE934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</w:pPr>
            <w:r w:rsidRPr="00177551"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  <w:t>Company names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35B5D36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</w:pPr>
            <w:r w:rsidRPr="00177551"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  <w:t>Catalog Numbers</w:t>
            </w:r>
          </w:p>
        </w:tc>
      </w:tr>
      <w:tr w:rsidR="00177551" w:rsidRPr="00177551" w14:paraId="522BA3DE" w14:textId="77777777" w:rsidTr="00177551">
        <w:trPr>
          <w:trHeight w:val="527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F90B45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</w:pPr>
            <w:r w:rsidRPr="00177551"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  <w:t>Elisa</w:t>
            </w: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B32390C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Human TNF-α ELISA kit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0C3592D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NEO Bioscience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40E8B1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EHC103a</w:t>
            </w:r>
          </w:p>
        </w:tc>
      </w:tr>
      <w:tr w:rsidR="00177551" w:rsidRPr="00177551" w14:paraId="4CF428AA" w14:textId="77777777" w:rsidTr="00177551">
        <w:trPr>
          <w:trHeight w:val="525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3A661E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20"/>
                <w:szCs w:val="18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6C9160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Human IL-6 ELISA kit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611C8C0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Boster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34F1C0E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EK0410</w:t>
            </w:r>
          </w:p>
        </w:tc>
      </w:tr>
      <w:tr w:rsidR="00177551" w:rsidRPr="00177551" w14:paraId="58169C40" w14:textId="77777777" w:rsidTr="00177551">
        <w:trPr>
          <w:trHeight w:val="684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DC8EAF5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</w:pPr>
            <w:r w:rsidRPr="00177551"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  <w:t>Western blot</w:t>
            </w: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EA93BE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Mammalian Protein Extraction Reagent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532B896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Thermo Scientific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5E04729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78501</w:t>
            </w:r>
          </w:p>
        </w:tc>
      </w:tr>
      <w:tr w:rsidR="00177551" w:rsidRPr="00177551" w14:paraId="55EA23D7" w14:textId="77777777" w:rsidTr="00177551">
        <w:trPr>
          <w:trHeight w:val="804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6753177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20"/>
                <w:szCs w:val="18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8F7A9DB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Modified Bradford Protein Assay Kit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3BE132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Sangon Biotech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43AFC34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C503041</w:t>
            </w:r>
          </w:p>
        </w:tc>
      </w:tr>
      <w:tr w:rsidR="00177551" w:rsidRPr="00177551" w14:paraId="58597237" w14:textId="77777777" w:rsidTr="00177551">
        <w:trPr>
          <w:trHeight w:val="457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26DDDDA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BE4B982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Protease and phosphatase inhibitor cocktail for general use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AD6461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Beyotime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F0A0E7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P1045</w:t>
            </w:r>
          </w:p>
        </w:tc>
      </w:tr>
      <w:tr w:rsidR="00177551" w:rsidRPr="00177551" w14:paraId="2B7AFB7B" w14:textId="77777777" w:rsidTr="00177551">
        <w:trPr>
          <w:trHeight w:val="985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7F9FF0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D27B2FA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SDS-PAGE Sample Loading Buffer</w:t>
            </w: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，</w:t>
            </w: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5X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09CCCE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Beyotime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E02C636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P0015</w:t>
            </w:r>
          </w:p>
        </w:tc>
      </w:tr>
      <w:tr w:rsidR="00177551" w:rsidRPr="00177551" w14:paraId="36227F55" w14:textId="77777777" w:rsidTr="00177551">
        <w:trPr>
          <w:trHeight w:val="642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0E6CCF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C7113D8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MOPS-SDS Running Buffer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132CB9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ACE Biotechnology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A77438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BR0001-02</w:t>
            </w:r>
          </w:p>
        </w:tc>
      </w:tr>
      <w:tr w:rsidR="00177551" w:rsidRPr="00177551" w14:paraId="69A3E8FE" w14:textId="77777777" w:rsidTr="00177551">
        <w:trPr>
          <w:trHeight w:val="781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7BA470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6603E3E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FuturePAGE™ 10% 12 Wells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40BD64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ACE Biotechnology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AEA2AE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ET12010Gel</w:t>
            </w:r>
          </w:p>
        </w:tc>
      </w:tr>
      <w:tr w:rsidR="00177551" w:rsidRPr="00177551" w14:paraId="24F32CA9" w14:textId="77777777" w:rsidTr="00177551">
        <w:trPr>
          <w:trHeight w:val="534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2E34CF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ACCF8E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PVDF membrane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A332B5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Millipore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EDD2578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IPVH00010</w:t>
            </w:r>
          </w:p>
        </w:tc>
      </w:tr>
      <w:tr w:rsidR="00177551" w:rsidRPr="00177551" w14:paraId="7F55C606" w14:textId="77777777" w:rsidTr="00177551">
        <w:trPr>
          <w:trHeight w:val="532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050E7D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0982A2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UltraSignal ECL Chemiluminescent Substrate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E58E04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4A Biotech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861163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4AW011</w:t>
            </w:r>
          </w:p>
        </w:tc>
      </w:tr>
      <w:tr w:rsidR="00177551" w:rsidRPr="00177551" w14:paraId="36953429" w14:textId="77777777" w:rsidTr="00177551">
        <w:trPr>
          <w:trHeight w:val="598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89AC3D3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b/>
                <w:bCs/>
                <w:sz w:val="20"/>
                <w:szCs w:val="18"/>
              </w:rPr>
              <w:t>Cell culture</w:t>
            </w: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45741DC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RPMI 1640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2863DFC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Gibco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304B4B5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</w:tr>
      <w:tr w:rsidR="00177551" w:rsidRPr="00177551" w14:paraId="66C8B376" w14:textId="77777777" w:rsidTr="00177551">
        <w:trPr>
          <w:trHeight w:val="598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4FEC969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D8183AF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Pen Strep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CA58F71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Gibco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67CA4BD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15140148</w:t>
            </w:r>
          </w:p>
        </w:tc>
      </w:tr>
      <w:tr w:rsidR="00177551" w:rsidRPr="00177551" w14:paraId="1412B1C9" w14:textId="77777777" w:rsidTr="00177551">
        <w:trPr>
          <w:trHeight w:val="598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C9996AD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363865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Fetal Bovin Serum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A1E7AD2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Sigma Aldrich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E5A94FF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F0193</w:t>
            </w:r>
          </w:p>
        </w:tc>
      </w:tr>
      <w:tr w:rsidR="00177551" w:rsidRPr="00177551" w14:paraId="3AD02024" w14:textId="77777777" w:rsidTr="00177551">
        <w:trPr>
          <w:trHeight w:val="598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3B39DF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27EF48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Phorbol 12-myristate 13-acetate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213A41A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MCE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8B5887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HY-18739</w:t>
            </w:r>
          </w:p>
        </w:tc>
      </w:tr>
      <w:tr w:rsidR="00177551" w:rsidRPr="00177551" w14:paraId="6BB3052F" w14:textId="77777777" w:rsidTr="00177551">
        <w:trPr>
          <w:trHeight w:val="598"/>
        </w:trPr>
        <w:tc>
          <w:tcPr>
            <w:tcW w:w="73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D6DCA89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39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7FFD238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Lipopolysaccharides</w:t>
            </w:r>
          </w:p>
        </w:tc>
        <w:tc>
          <w:tcPr>
            <w:tcW w:w="92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C309021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Solarbio</w:t>
            </w:r>
          </w:p>
        </w:tc>
        <w:tc>
          <w:tcPr>
            <w:tcW w:w="949" w:type="pc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E15F70A" w14:textId="77777777" w:rsidR="00177551" w:rsidRPr="00177551" w:rsidRDefault="00177551" w:rsidP="00194941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177551">
              <w:rPr>
                <w:rFonts w:ascii="Times New Roman" w:hAnsi="Times New Roman" w:cs="Times New Roman"/>
                <w:sz w:val="18"/>
                <w:szCs w:val="16"/>
              </w:rPr>
              <w:t>L8880</w:t>
            </w:r>
          </w:p>
        </w:tc>
      </w:tr>
    </w:tbl>
    <w:p w14:paraId="2B46388E" w14:textId="77777777" w:rsidR="00177551" w:rsidRPr="00F8729B" w:rsidRDefault="00177551" w:rsidP="00177551">
      <w:pPr>
        <w:rPr>
          <w:rFonts w:hint="eastAsia"/>
        </w:rPr>
      </w:pPr>
    </w:p>
    <w:p w14:paraId="2ED68CF0" w14:textId="1283A778" w:rsidR="00177551" w:rsidRDefault="00177551" w:rsidP="001E5C9D">
      <w:pPr>
        <w:widowControl/>
        <w:rPr>
          <w:rFonts w:hint="eastAsia"/>
        </w:rPr>
      </w:pPr>
      <w:r>
        <w:br w:type="page"/>
      </w:r>
    </w:p>
    <w:p w14:paraId="5FBC5A4B" w14:textId="77777777" w:rsidR="00177551" w:rsidRDefault="00177551" w:rsidP="001E5C9D">
      <w:pPr>
        <w:widowControl/>
        <w:rPr>
          <w:rFonts w:hint="eastAsia"/>
        </w:rPr>
      </w:pPr>
    </w:p>
    <w:p w14:paraId="3DDBBA77" w14:textId="77777777" w:rsidR="001E5C9D" w:rsidRPr="00B81C03" w:rsidRDefault="001E5C9D" w:rsidP="001E5C9D">
      <w:pPr>
        <w:spacing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B81C03">
        <w:rPr>
          <w:rFonts w:ascii="Times New Roman" w:hAnsi="Times New Roman" w:cs="Times New Roman"/>
          <w:b/>
          <w:bCs/>
          <w:sz w:val="24"/>
          <w:szCs w:val="28"/>
        </w:rPr>
        <w:t>References</w:t>
      </w:r>
    </w:p>
    <w:p w14:paraId="318D4172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D5D2C">
        <w:t>1.</w:t>
      </w:r>
      <w:r w:rsidRPr="005D5D2C">
        <w:tab/>
        <w:t>Lam, M.</w:t>
      </w:r>
      <w:r w:rsidRPr="005D5D2C">
        <w:rPr>
          <w:i/>
        </w:rPr>
        <w:t xml:space="preserve"> et al.</w:t>
      </w:r>
      <w:r w:rsidRPr="005D5D2C">
        <w:t xml:space="preserve"> RICOPILI: Rapid Imputation for COnsortias PIpeLIne. </w:t>
      </w:r>
      <w:r w:rsidRPr="005D5D2C">
        <w:rPr>
          <w:i/>
        </w:rPr>
        <w:t>Bioinformatics</w:t>
      </w:r>
      <w:r w:rsidRPr="005D5D2C">
        <w:t xml:space="preserve"> </w:t>
      </w:r>
      <w:r w:rsidRPr="005D5D2C">
        <w:rPr>
          <w:b/>
        </w:rPr>
        <w:t>36</w:t>
      </w:r>
      <w:r w:rsidRPr="005D5D2C">
        <w:t>, 930-933 (2020).</w:t>
      </w:r>
    </w:p>
    <w:p w14:paraId="13148091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2.</w:t>
      </w:r>
      <w:r w:rsidRPr="005D5D2C">
        <w:tab/>
        <w:t xml:space="preserve">Bolger, A.M., Lohse, M. &amp; Usadel, B. Trimmomatic: a flexible trimmer for Illumina sequence data. </w:t>
      </w:r>
      <w:r w:rsidRPr="005D5D2C">
        <w:rPr>
          <w:i/>
        </w:rPr>
        <w:t>Bioinformatics</w:t>
      </w:r>
      <w:r w:rsidRPr="005D5D2C">
        <w:t xml:space="preserve"> </w:t>
      </w:r>
      <w:r w:rsidRPr="005D5D2C">
        <w:rPr>
          <w:b/>
        </w:rPr>
        <w:t>30</w:t>
      </w:r>
      <w:r w:rsidRPr="005D5D2C">
        <w:t>, 2114-20 (2014).</w:t>
      </w:r>
    </w:p>
    <w:p w14:paraId="1494FF77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3.</w:t>
      </w:r>
      <w:r w:rsidRPr="005D5D2C">
        <w:tab/>
        <w:t xml:space="preserve">Li, H. &amp; Durbin, R. Fast and accurate short read alignment with Burrows-Wheeler transform. </w:t>
      </w:r>
      <w:r w:rsidRPr="005D5D2C">
        <w:rPr>
          <w:i/>
        </w:rPr>
        <w:t>Bioinformatics</w:t>
      </w:r>
      <w:r w:rsidRPr="005D5D2C">
        <w:t xml:space="preserve"> </w:t>
      </w:r>
      <w:r w:rsidRPr="005D5D2C">
        <w:rPr>
          <w:b/>
        </w:rPr>
        <w:t>25</w:t>
      </w:r>
      <w:r w:rsidRPr="005D5D2C">
        <w:t>, 1754-60 (2009).</w:t>
      </w:r>
    </w:p>
    <w:p w14:paraId="331921F7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4.</w:t>
      </w:r>
      <w:r w:rsidRPr="005D5D2C">
        <w:tab/>
        <w:t>Li, H.</w:t>
      </w:r>
      <w:r w:rsidRPr="005D5D2C">
        <w:rPr>
          <w:i/>
        </w:rPr>
        <w:t xml:space="preserve"> et al.</w:t>
      </w:r>
      <w:r w:rsidRPr="005D5D2C">
        <w:t xml:space="preserve"> The Sequence Alignment/Map format and SAMtools. </w:t>
      </w:r>
      <w:r w:rsidRPr="005D5D2C">
        <w:rPr>
          <w:i/>
        </w:rPr>
        <w:t>Bioinformatics</w:t>
      </w:r>
      <w:r w:rsidRPr="005D5D2C">
        <w:t xml:space="preserve"> </w:t>
      </w:r>
      <w:r w:rsidRPr="005D5D2C">
        <w:rPr>
          <w:b/>
        </w:rPr>
        <w:t>25</w:t>
      </w:r>
      <w:r w:rsidRPr="005D5D2C">
        <w:t>, 2078-9 (2009).</w:t>
      </w:r>
    </w:p>
    <w:p w14:paraId="6638E13C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5.</w:t>
      </w:r>
      <w:r w:rsidRPr="005D5D2C">
        <w:tab/>
        <w:t>McKenna, A.</w:t>
      </w:r>
      <w:r w:rsidRPr="005D5D2C">
        <w:rPr>
          <w:i/>
        </w:rPr>
        <w:t xml:space="preserve"> et al.</w:t>
      </w:r>
      <w:r w:rsidRPr="005D5D2C">
        <w:t xml:space="preserve"> The Genome Analysis Toolkit: a MapReduce framework for analyzing next-generation DNA sequencing data. </w:t>
      </w:r>
      <w:r w:rsidRPr="005D5D2C">
        <w:rPr>
          <w:i/>
        </w:rPr>
        <w:t>Genome Res</w:t>
      </w:r>
      <w:r w:rsidRPr="005D5D2C">
        <w:t xml:space="preserve"> </w:t>
      </w:r>
      <w:r w:rsidRPr="005D5D2C">
        <w:rPr>
          <w:b/>
        </w:rPr>
        <w:t>20</w:t>
      </w:r>
      <w:r w:rsidRPr="005D5D2C">
        <w:t>, 1297-303 (2010).</w:t>
      </w:r>
    </w:p>
    <w:p w14:paraId="2F25B934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6.</w:t>
      </w:r>
      <w:r w:rsidRPr="005D5D2C">
        <w:tab/>
        <w:t>Giambartolomei, C.</w:t>
      </w:r>
      <w:r w:rsidRPr="005D5D2C">
        <w:rPr>
          <w:i/>
        </w:rPr>
        <w:t xml:space="preserve"> et al.</w:t>
      </w:r>
      <w:r w:rsidRPr="005D5D2C">
        <w:t xml:space="preserve"> Bayesian test for colocalisation between pairs of genetic association studies using summary statistics. </w:t>
      </w:r>
      <w:r w:rsidRPr="005D5D2C">
        <w:rPr>
          <w:i/>
        </w:rPr>
        <w:t>PLoS Genet</w:t>
      </w:r>
      <w:r w:rsidRPr="005D5D2C">
        <w:t xml:space="preserve"> </w:t>
      </w:r>
      <w:r w:rsidRPr="005D5D2C">
        <w:rPr>
          <w:b/>
        </w:rPr>
        <w:t>10</w:t>
      </w:r>
      <w:r w:rsidRPr="005D5D2C">
        <w:t>, e1004383 (2014).</w:t>
      </w:r>
    </w:p>
    <w:p w14:paraId="553EC3C6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7.</w:t>
      </w:r>
      <w:r w:rsidRPr="005D5D2C">
        <w:tab/>
        <w:t xml:space="preserve">Consortium, G.T. The Genotype-Tissue Expression (GTEx) project. </w:t>
      </w:r>
      <w:r w:rsidRPr="005D5D2C">
        <w:rPr>
          <w:i/>
        </w:rPr>
        <w:t>Nat Genet</w:t>
      </w:r>
      <w:r w:rsidRPr="005D5D2C">
        <w:t xml:space="preserve"> </w:t>
      </w:r>
      <w:r w:rsidRPr="005D5D2C">
        <w:rPr>
          <w:b/>
        </w:rPr>
        <w:t>45</w:t>
      </w:r>
      <w:r w:rsidRPr="005D5D2C">
        <w:t>, 580-5 (2013).</w:t>
      </w:r>
    </w:p>
    <w:p w14:paraId="63E9727F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8.</w:t>
      </w:r>
      <w:r w:rsidRPr="005D5D2C">
        <w:tab/>
        <w:t>Gudjonsson, A.</w:t>
      </w:r>
      <w:r w:rsidRPr="005D5D2C">
        <w:rPr>
          <w:i/>
        </w:rPr>
        <w:t xml:space="preserve"> et al.</w:t>
      </w:r>
      <w:r w:rsidRPr="005D5D2C">
        <w:t xml:space="preserve"> A genome-wide association study of serum proteins reveals shared loci with common diseases. </w:t>
      </w:r>
      <w:r w:rsidRPr="005D5D2C">
        <w:rPr>
          <w:i/>
        </w:rPr>
        <w:t>Nat Commun</w:t>
      </w:r>
      <w:r w:rsidRPr="005D5D2C">
        <w:t xml:space="preserve"> </w:t>
      </w:r>
      <w:r w:rsidRPr="005D5D2C">
        <w:rPr>
          <w:b/>
        </w:rPr>
        <w:t>13</w:t>
      </w:r>
      <w:r w:rsidRPr="005D5D2C">
        <w:t>, 480 (2022).</w:t>
      </w:r>
    </w:p>
    <w:p w14:paraId="0DDA5DBD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9.</w:t>
      </w:r>
      <w:r w:rsidRPr="005D5D2C">
        <w:tab/>
        <w:t>McLaren, W.</w:t>
      </w:r>
      <w:r w:rsidRPr="005D5D2C">
        <w:rPr>
          <w:i/>
        </w:rPr>
        <w:t xml:space="preserve"> et al.</w:t>
      </w:r>
      <w:r w:rsidRPr="005D5D2C">
        <w:t xml:space="preserve"> The Ensembl Variant Effect Predictor. </w:t>
      </w:r>
      <w:r w:rsidRPr="005D5D2C">
        <w:rPr>
          <w:i/>
        </w:rPr>
        <w:t>Genome Biol</w:t>
      </w:r>
      <w:r w:rsidRPr="005D5D2C">
        <w:t xml:space="preserve"> </w:t>
      </w:r>
      <w:r w:rsidRPr="005D5D2C">
        <w:rPr>
          <w:b/>
        </w:rPr>
        <w:t>17</w:t>
      </w:r>
      <w:r w:rsidRPr="005D5D2C">
        <w:t>, 122 (2016).</w:t>
      </w:r>
    </w:p>
    <w:p w14:paraId="0D4AC8D8" w14:textId="77777777" w:rsidR="001E5C9D" w:rsidRPr="005D5D2C" w:rsidRDefault="001E5C9D" w:rsidP="001E5C9D">
      <w:pPr>
        <w:pStyle w:val="EndNoteBibliography"/>
        <w:ind w:left="720" w:hanging="720"/>
        <w:rPr>
          <w:rFonts w:hint="eastAsia"/>
        </w:rPr>
      </w:pPr>
      <w:r w:rsidRPr="005D5D2C">
        <w:t>10.</w:t>
      </w:r>
      <w:r w:rsidRPr="005D5D2C">
        <w:tab/>
        <w:t>Weeks, E.M.</w:t>
      </w:r>
      <w:r w:rsidRPr="005D5D2C">
        <w:rPr>
          <w:i/>
        </w:rPr>
        <w:t xml:space="preserve"> et al.</w:t>
      </w:r>
      <w:r w:rsidRPr="005D5D2C">
        <w:t xml:space="preserve"> Leveraging polygenic enrichments of gene features to predict genes underlying complex traits and diseases. 2020.09. 08.20190561 (2020).</w:t>
      </w:r>
    </w:p>
    <w:p w14:paraId="0907CE41" w14:textId="77777777" w:rsidR="001E5C9D" w:rsidRPr="00B3399F" w:rsidRDefault="001E5C9D" w:rsidP="001E5C9D">
      <w:pPr>
        <w:spacing w:line="360" w:lineRule="auto"/>
        <w:rPr>
          <w:rFonts w:hint="eastAsia"/>
        </w:rPr>
      </w:pPr>
      <w:r>
        <w:fldChar w:fldCharType="end"/>
      </w:r>
    </w:p>
    <w:p w14:paraId="0BD47E30" w14:textId="77777777" w:rsidR="001E5C9D" w:rsidRPr="00F87AD8" w:rsidRDefault="001E5C9D" w:rsidP="001E5C9D">
      <w:pPr>
        <w:rPr>
          <w:rFonts w:ascii="Times New Roman" w:hAnsi="Times New Roman" w:cs="Times New Roman"/>
        </w:rPr>
      </w:pPr>
    </w:p>
    <w:p w14:paraId="2D95CF7D" w14:textId="77777777" w:rsidR="00D238C3" w:rsidRPr="001E5C9D" w:rsidRDefault="00D238C3" w:rsidP="00D238C3">
      <w:pPr>
        <w:rPr>
          <w:rFonts w:ascii="Times New Roman" w:hAnsi="Times New Roman" w:cs="Times New Roman"/>
          <w14:ligatures w14:val="none"/>
        </w:rPr>
      </w:pPr>
    </w:p>
    <w:p w14:paraId="6745A8B4" w14:textId="77777777" w:rsidR="00D238C3" w:rsidRPr="00D238C3" w:rsidRDefault="00D238C3" w:rsidP="00D238C3">
      <w:pPr>
        <w:rPr>
          <w:rFonts w:ascii="Times New Roman" w:hAnsi="Times New Roman" w:cs="Times New Roman"/>
          <w:b/>
          <w:bCs/>
          <w14:ligatures w14:val="none"/>
        </w:rPr>
      </w:pPr>
    </w:p>
    <w:p w14:paraId="04740925" w14:textId="3790A0A0" w:rsidR="00E44039" w:rsidRPr="00D238C3" w:rsidRDefault="00E44039" w:rsidP="00105178">
      <w:pPr>
        <w:spacing w:afterLines="50" w:after="156"/>
        <w:rPr>
          <w:rFonts w:hint="eastAsia"/>
          <w:color w:val="000000" w:themeColor="text1"/>
        </w:rPr>
      </w:pPr>
    </w:p>
    <w:sectPr w:rsidR="00E44039" w:rsidRPr="00D238C3" w:rsidSect="00D238C3">
      <w:pgSz w:w="11906" w:h="16838"/>
      <w:pgMar w:top="720" w:right="720" w:bottom="720" w:left="720" w:header="851" w:footer="283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F2F296E" w14:textId="77777777" w:rsidR="00CC0CA4" w:rsidRDefault="00CC0CA4" w:rsidP="009A4BB1">
      <w:pPr>
        <w:rPr>
          <w:rFonts w:hint="eastAsia"/>
        </w:rPr>
      </w:pPr>
      <w:r>
        <w:separator/>
      </w:r>
    </w:p>
  </w:endnote>
  <w:endnote w:type="continuationSeparator" w:id="0">
    <w:p w14:paraId="2E70D930" w14:textId="77777777" w:rsidR="00CC0CA4" w:rsidRDefault="00CC0CA4" w:rsidP="009A4BB1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170375305"/>
      <w:docPartObj>
        <w:docPartGallery w:val="Page Numbers (Bottom of Page)"/>
        <w:docPartUnique/>
      </w:docPartObj>
    </w:sdtPr>
    <w:sdtContent>
      <w:p w14:paraId="0909ABAC" w14:textId="7F84C0B3" w:rsidR="00B90C69" w:rsidRDefault="00B90C69">
        <w:pPr>
          <w:pStyle w:val="ab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7018CB60" w14:textId="77777777" w:rsidR="00B90C69" w:rsidRDefault="00B90C69">
    <w:pPr>
      <w:pStyle w:val="ab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E38ACC8" w14:textId="77777777" w:rsidR="00CC0CA4" w:rsidRDefault="00CC0CA4" w:rsidP="009A4BB1">
      <w:pPr>
        <w:rPr>
          <w:rFonts w:hint="eastAsia"/>
        </w:rPr>
      </w:pPr>
      <w:r>
        <w:separator/>
      </w:r>
    </w:p>
  </w:footnote>
  <w:footnote w:type="continuationSeparator" w:id="0">
    <w:p w14:paraId="494CBBB5" w14:textId="77777777" w:rsidR="00CC0CA4" w:rsidRDefault="00CC0CA4" w:rsidP="009A4BB1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364536"/>
    <w:multiLevelType w:val="hybridMultilevel"/>
    <w:tmpl w:val="6FB6FF86"/>
    <w:lvl w:ilvl="0" w:tplc="4B3C8AE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49D07643"/>
    <w:multiLevelType w:val="hybridMultilevel"/>
    <w:tmpl w:val="F64662E0"/>
    <w:lvl w:ilvl="0" w:tplc="EBF4808C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75DC510A"/>
    <w:multiLevelType w:val="hybridMultilevel"/>
    <w:tmpl w:val="598CBC66"/>
    <w:lvl w:ilvl="0" w:tplc="0980EAC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34207C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C64A4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CAA81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BC8CFE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1845E3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D7C0F0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1C660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2E8F3C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045255337">
    <w:abstractNumId w:val="2"/>
  </w:num>
  <w:num w:numId="2" w16cid:durableId="1584871520">
    <w:abstractNumId w:val="1"/>
  </w:num>
  <w:num w:numId="3" w16cid:durableId="15501456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Gene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10340"/>
    <w:rsid w:val="00001162"/>
    <w:rsid w:val="00012156"/>
    <w:rsid w:val="00012E5B"/>
    <w:rsid w:val="000219D5"/>
    <w:rsid w:val="000274E1"/>
    <w:rsid w:val="000300AE"/>
    <w:rsid w:val="00031B4C"/>
    <w:rsid w:val="0003202F"/>
    <w:rsid w:val="00034E22"/>
    <w:rsid w:val="00037787"/>
    <w:rsid w:val="00037E43"/>
    <w:rsid w:val="00040201"/>
    <w:rsid w:val="00060164"/>
    <w:rsid w:val="00060DEB"/>
    <w:rsid w:val="00062F74"/>
    <w:rsid w:val="0006402E"/>
    <w:rsid w:val="00066841"/>
    <w:rsid w:val="00067021"/>
    <w:rsid w:val="00067F4B"/>
    <w:rsid w:val="0007629D"/>
    <w:rsid w:val="00081DCD"/>
    <w:rsid w:val="00082683"/>
    <w:rsid w:val="00091FD7"/>
    <w:rsid w:val="00093770"/>
    <w:rsid w:val="000B2FE0"/>
    <w:rsid w:val="000C39EE"/>
    <w:rsid w:val="000C3C91"/>
    <w:rsid w:val="000C4ECA"/>
    <w:rsid w:val="000D4876"/>
    <w:rsid w:val="000D5FB5"/>
    <w:rsid w:val="000D76C8"/>
    <w:rsid w:val="000E08B2"/>
    <w:rsid w:val="000E164D"/>
    <w:rsid w:val="000E655E"/>
    <w:rsid w:val="000E70BD"/>
    <w:rsid w:val="000F4D55"/>
    <w:rsid w:val="000F6F04"/>
    <w:rsid w:val="000F7A75"/>
    <w:rsid w:val="00100FD3"/>
    <w:rsid w:val="00105178"/>
    <w:rsid w:val="00110470"/>
    <w:rsid w:val="00110A0D"/>
    <w:rsid w:val="00114F4E"/>
    <w:rsid w:val="0012024A"/>
    <w:rsid w:val="001241F3"/>
    <w:rsid w:val="00127632"/>
    <w:rsid w:val="00144C2C"/>
    <w:rsid w:val="0014501F"/>
    <w:rsid w:val="00153003"/>
    <w:rsid w:val="00154606"/>
    <w:rsid w:val="00154E00"/>
    <w:rsid w:val="001640B2"/>
    <w:rsid w:val="00167ED8"/>
    <w:rsid w:val="0017297A"/>
    <w:rsid w:val="00175C3E"/>
    <w:rsid w:val="00175F88"/>
    <w:rsid w:val="00177551"/>
    <w:rsid w:val="00182ACF"/>
    <w:rsid w:val="00190914"/>
    <w:rsid w:val="001939FD"/>
    <w:rsid w:val="001A3492"/>
    <w:rsid w:val="001A3E80"/>
    <w:rsid w:val="001A5959"/>
    <w:rsid w:val="001B14C4"/>
    <w:rsid w:val="001B1C5D"/>
    <w:rsid w:val="001B2D3A"/>
    <w:rsid w:val="001B51B2"/>
    <w:rsid w:val="001B748B"/>
    <w:rsid w:val="001C2434"/>
    <w:rsid w:val="001C2F0A"/>
    <w:rsid w:val="001C6658"/>
    <w:rsid w:val="001D3D88"/>
    <w:rsid w:val="001E5C9D"/>
    <w:rsid w:val="001F27D9"/>
    <w:rsid w:val="001F2AF1"/>
    <w:rsid w:val="002036CD"/>
    <w:rsid w:val="00203EF1"/>
    <w:rsid w:val="002069F7"/>
    <w:rsid w:val="00207B71"/>
    <w:rsid w:val="00210340"/>
    <w:rsid w:val="00211C91"/>
    <w:rsid w:val="00213F95"/>
    <w:rsid w:val="002165CF"/>
    <w:rsid w:val="00226B2D"/>
    <w:rsid w:val="00227A9B"/>
    <w:rsid w:val="0023071F"/>
    <w:rsid w:val="00230E09"/>
    <w:rsid w:val="00234551"/>
    <w:rsid w:val="00241923"/>
    <w:rsid w:val="00242732"/>
    <w:rsid w:val="0024403B"/>
    <w:rsid w:val="00244D93"/>
    <w:rsid w:val="00251696"/>
    <w:rsid w:val="00252F0F"/>
    <w:rsid w:val="00253342"/>
    <w:rsid w:val="002642D9"/>
    <w:rsid w:val="002722DC"/>
    <w:rsid w:val="00277447"/>
    <w:rsid w:val="00281A1B"/>
    <w:rsid w:val="00287052"/>
    <w:rsid w:val="00293AA1"/>
    <w:rsid w:val="00293FF3"/>
    <w:rsid w:val="002A407F"/>
    <w:rsid w:val="002B795B"/>
    <w:rsid w:val="002C211A"/>
    <w:rsid w:val="002C2386"/>
    <w:rsid w:val="002C24BF"/>
    <w:rsid w:val="002C3981"/>
    <w:rsid w:val="002C58F0"/>
    <w:rsid w:val="002D0FB4"/>
    <w:rsid w:val="002D125B"/>
    <w:rsid w:val="002D4111"/>
    <w:rsid w:val="002D79A0"/>
    <w:rsid w:val="002E1E16"/>
    <w:rsid w:val="002F2DE3"/>
    <w:rsid w:val="002F7C5C"/>
    <w:rsid w:val="0030575D"/>
    <w:rsid w:val="003101D6"/>
    <w:rsid w:val="00310CAF"/>
    <w:rsid w:val="00323751"/>
    <w:rsid w:val="00333A4A"/>
    <w:rsid w:val="003356FB"/>
    <w:rsid w:val="00337166"/>
    <w:rsid w:val="00337E9F"/>
    <w:rsid w:val="00343028"/>
    <w:rsid w:val="00343D37"/>
    <w:rsid w:val="003455B1"/>
    <w:rsid w:val="00346151"/>
    <w:rsid w:val="00354339"/>
    <w:rsid w:val="0035757B"/>
    <w:rsid w:val="00362ED0"/>
    <w:rsid w:val="003803B7"/>
    <w:rsid w:val="00383CB4"/>
    <w:rsid w:val="0039406F"/>
    <w:rsid w:val="003974DF"/>
    <w:rsid w:val="003A1DB7"/>
    <w:rsid w:val="003B1215"/>
    <w:rsid w:val="003B34E9"/>
    <w:rsid w:val="003B7538"/>
    <w:rsid w:val="003C295D"/>
    <w:rsid w:val="003C3F3F"/>
    <w:rsid w:val="003D042A"/>
    <w:rsid w:val="003D1D1B"/>
    <w:rsid w:val="003E0934"/>
    <w:rsid w:val="003E0B52"/>
    <w:rsid w:val="003E5ECF"/>
    <w:rsid w:val="003E60FF"/>
    <w:rsid w:val="003F10D6"/>
    <w:rsid w:val="003F309F"/>
    <w:rsid w:val="004020B7"/>
    <w:rsid w:val="004037FA"/>
    <w:rsid w:val="00412C90"/>
    <w:rsid w:val="004166CC"/>
    <w:rsid w:val="00421450"/>
    <w:rsid w:val="00447120"/>
    <w:rsid w:val="00452C73"/>
    <w:rsid w:val="0045475B"/>
    <w:rsid w:val="00455582"/>
    <w:rsid w:val="0045613E"/>
    <w:rsid w:val="0046197F"/>
    <w:rsid w:val="00462F25"/>
    <w:rsid w:val="0046456D"/>
    <w:rsid w:val="00465C3F"/>
    <w:rsid w:val="00471C4C"/>
    <w:rsid w:val="00482F3D"/>
    <w:rsid w:val="00493576"/>
    <w:rsid w:val="00495017"/>
    <w:rsid w:val="00496FF0"/>
    <w:rsid w:val="004B0950"/>
    <w:rsid w:val="004B7E20"/>
    <w:rsid w:val="004C2632"/>
    <w:rsid w:val="004C4020"/>
    <w:rsid w:val="004C6CE6"/>
    <w:rsid w:val="004D368E"/>
    <w:rsid w:val="004D3D9B"/>
    <w:rsid w:val="004D66C7"/>
    <w:rsid w:val="004E275C"/>
    <w:rsid w:val="004E409D"/>
    <w:rsid w:val="004E5295"/>
    <w:rsid w:val="004E6679"/>
    <w:rsid w:val="004F1157"/>
    <w:rsid w:val="004F2191"/>
    <w:rsid w:val="004F3BD5"/>
    <w:rsid w:val="004F6613"/>
    <w:rsid w:val="004F71B3"/>
    <w:rsid w:val="004F7610"/>
    <w:rsid w:val="00503D17"/>
    <w:rsid w:val="00504D77"/>
    <w:rsid w:val="005076F6"/>
    <w:rsid w:val="00511A49"/>
    <w:rsid w:val="00511D41"/>
    <w:rsid w:val="00515287"/>
    <w:rsid w:val="00526A54"/>
    <w:rsid w:val="00530002"/>
    <w:rsid w:val="00531540"/>
    <w:rsid w:val="005372FC"/>
    <w:rsid w:val="0053739A"/>
    <w:rsid w:val="005461EC"/>
    <w:rsid w:val="00553278"/>
    <w:rsid w:val="005550A1"/>
    <w:rsid w:val="00555DA6"/>
    <w:rsid w:val="005600E7"/>
    <w:rsid w:val="005605E7"/>
    <w:rsid w:val="00563E4D"/>
    <w:rsid w:val="00564061"/>
    <w:rsid w:val="005674E5"/>
    <w:rsid w:val="00567C53"/>
    <w:rsid w:val="00567F47"/>
    <w:rsid w:val="00572740"/>
    <w:rsid w:val="00572E62"/>
    <w:rsid w:val="00575E0D"/>
    <w:rsid w:val="005765E4"/>
    <w:rsid w:val="005A77EC"/>
    <w:rsid w:val="005A7CF2"/>
    <w:rsid w:val="005B0931"/>
    <w:rsid w:val="005B25BC"/>
    <w:rsid w:val="005B7CF5"/>
    <w:rsid w:val="005C1696"/>
    <w:rsid w:val="005C6865"/>
    <w:rsid w:val="005D2370"/>
    <w:rsid w:val="005E3766"/>
    <w:rsid w:val="005E6ABD"/>
    <w:rsid w:val="006059D1"/>
    <w:rsid w:val="006118E4"/>
    <w:rsid w:val="006122AF"/>
    <w:rsid w:val="00613B66"/>
    <w:rsid w:val="00621079"/>
    <w:rsid w:val="006227B2"/>
    <w:rsid w:val="0062549C"/>
    <w:rsid w:val="00632677"/>
    <w:rsid w:val="006326B0"/>
    <w:rsid w:val="00637E9B"/>
    <w:rsid w:val="00640812"/>
    <w:rsid w:val="006441FF"/>
    <w:rsid w:val="006463E1"/>
    <w:rsid w:val="006503F8"/>
    <w:rsid w:val="00655BDC"/>
    <w:rsid w:val="006561AC"/>
    <w:rsid w:val="00665767"/>
    <w:rsid w:val="00674E64"/>
    <w:rsid w:val="00675938"/>
    <w:rsid w:val="00683A0C"/>
    <w:rsid w:val="006A0CAB"/>
    <w:rsid w:val="006A70D6"/>
    <w:rsid w:val="006B3EFA"/>
    <w:rsid w:val="006B4A02"/>
    <w:rsid w:val="006B79BA"/>
    <w:rsid w:val="006C27AC"/>
    <w:rsid w:val="006C76E4"/>
    <w:rsid w:val="006E1948"/>
    <w:rsid w:val="006E78C1"/>
    <w:rsid w:val="006F2C81"/>
    <w:rsid w:val="00700C8A"/>
    <w:rsid w:val="007047EE"/>
    <w:rsid w:val="007235CA"/>
    <w:rsid w:val="00723DAE"/>
    <w:rsid w:val="00726F0B"/>
    <w:rsid w:val="00727926"/>
    <w:rsid w:val="00737179"/>
    <w:rsid w:val="00741B93"/>
    <w:rsid w:val="007477C3"/>
    <w:rsid w:val="00752EED"/>
    <w:rsid w:val="00757481"/>
    <w:rsid w:val="00760FC3"/>
    <w:rsid w:val="007632D1"/>
    <w:rsid w:val="007634B0"/>
    <w:rsid w:val="00766828"/>
    <w:rsid w:val="00782A0A"/>
    <w:rsid w:val="007857CE"/>
    <w:rsid w:val="00792010"/>
    <w:rsid w:val="007A0B1C"/>
    <w:rsid w:val="007A0E35"/>
    <w:rsid w:val="007A6ED3"/>
    <w:rsid w:val="007B1589"/>
    <w:rsid w:val="007B7E63"/>
    <w:rsid w:val="007C0EF6"/>
    <w:rsid w:val="007C1019"/>
    <w:rsid w:val="007C29AA"/>
    <w:rsid w:val="007C5840"/>
    <w:rsid w:val="007D442E"/>
    <w:rsid w:val="007D606F"/>
    <w:rsid w:val="007D6DF8"/>
    <w:rsid w:val="007D7B7A"/>
    <w:rsid w:val="007E1DDC"/>
    <w:rsid w:val="007E3510"/>
    <w:rsid w:val="007F1ED7"/>
    <w:rsid w:val="007F3389"/>
    <w:rsid w:val="00803A2E"/>
    <w:rsid w:val="008044E8"/>
    <w:rsid w:val="008057D9"/>
    <w:rsid w:val="00807C4F"/>
    <w:rsid w:val="00810488"/>
    <w:rsid w:val="00814D37"/>
    <w:rsid w:val="00816D46"/>
    <w:rsid w:val="0082293A"/>
    <w:rsid w:val="00822DF2"/>
    <w:rsid w:val="00825739"/>
    <w:rsid w:val="008517B7"/>
    <w:rsid w:val="008532B0"/>
    <w:rsid w:val="008536A0"/>
    <w:rsid w:val="00855389"/>
    <w:rsid w:val="008606E8"/>
    <w:rsid w:val="00861FF6"/>
    <w:rsid w:val="00863008"/>
    <w:rsid w:val="008634B9"/>
    <w:rsid w:val="00875E40"/>
    <w:rsid w:val="008768A2"/>
    <w:rsid w:val="00877FAB"/>
    <w:rsid w:val="0088004B"/>
    <w:rsid w:val="0088079B"/>
    <w:rsid w:val="00881567"/>
    <w:rsid w:val="00881D7D"/>
    <w:rsid w:val="00886D56"/>
    <w:rsid w:val="00895DDF"/>
    <w:rsid w:val="00897586"/>
    <w:rsid w:val="008A1D85"/>
    <w:rsid w:val="008A2E7A"/>
    <w:rsid w:val="008A522F"/>
    <w:rsid w:val="008B082F"/>
    <w:rsid w:val="008B0D22"/>
    <w:rsid w:val="008B1E4B"/>
    <w:rsid w:val="008B2BEE"/>
    <w:rsid w:val="008B2EF5"/>
    <w:rsid w:val="008C3731"/>
    <w:rsid w:val="008C4AA8"/>
    <w:rsid w:val="008C4DA3"/>
    <w:rsid w:val="008C60A5"/>
    <w:rsid w:val="008D667F"/>
    <w:rsid w:val="008E3364"/>
    <w:rsid w:val="008F720B"/>
    <w:rsid w:val="008F7519"/>
    <w:rsid w:val="00900DDB"/>
    <w:rsid w:val="009064FD"/>
    <w:rsid w:val="00912AF5"/>
    <w:rsid w:val="009176B7"/>
    <w:rsid w:val="00925E37"/>
    <w:rsid w:val="00930623"/>
    <w:rsid w:val="009309A4"/>
    <w:rsid w:val="0093303B"/>
    <w:rsid w:val="00941D56"/>
    <w:rsid w:val="0094307B"/>
    <w:rsid w:val="00944150"/>
    <w:rsid w:val="0095379C"/>
    <w:rsid w:val="009600EC"/>
    <w:rsid w:val="009660D1"/>
    <w:rsid w:val="009671BA"/>
    <w:rsid w:val="009722F2"/>
    <w:rsid w:val="00973B77"/>
    <w:rsid w:val="00976044"/>
    <w:rsid w:val="0098039E"/>
    <w:rsid w:val="009855B4"/>
    <w:rsid w:val="00985C9E"/>
    <w:rsid w:val="00987220"/>
    <w:rsid w:val="0098731C"/>
    <w:rsid w:val="009904DA"/>
    <w:rsid w:val="009909CE"/>
    <w:rsid w:val="009937A9"/>
    <w:rsid w:val="009971ED"/>
    <w:rsid w:val="009A06F7"/>
    <w:rsid w:val="009A3BCB"/>
    <w:rsid w:val="009A4430"/>
    <w:rsid w:val="009A4BB1"/>
    <w:rsid w:val="009A5097"/>
    <w:rsid w:val="009A5B90"/>
    <w:rsid w:val="009B01C9"/>
    <w:rsid w:val="009B2A42"/>
    <w:rsid w:val="009B3751"/>
    <w:rsid w:val="009B46AB"/>
    <w:rsid w:val="009B7D6A"/>
    <w:rsid w:val="009D171E"/>
    <w:rsid w:val="009D1DB3"/>
    <w:rsid w:val="009D236E"/>
    <w:rsid w:val="009D2E7F"/>
    <w:rsid w:val="009D5405"/>
    <w:rsid w:val="009E1EBC"/>
    <w:rsid w:val="009E582A"/>
    <w:rsid w:val="009E5BE1"/>
    <w:rsid w:val="009F3153"/>
    <w:rsid w:val="009F48E3"/>
    <w:rsid w:val="009F6C38"/>
    <w:rsid w:val="00A016B5"/>
    <w:rsid w:val="00A076C2"/>
    <w:rsid w:val="00A12B01"/>
    <w:rsid w:val="00A15F95"/>
    <w:rsid w:val="00A17465"/>
    <w:rsid w:val="00A253DC"/>
    <w:rsid w:val="00A25799"/>
    <w:rsid w:val="00A2767F"/>
    <w:rsid w:val="00A30993"/>
    <w:rsid w:val="00A30C38"/>
    <w:rsid w:val="00A324E9"/>
    <w:rsid w:val="00A32D06"/>
    <w:rsid w:val="00A33996"/>
    <w:rsid w:val="00A35722"/>
    <w:rsid w:val="00A42643"/>
    <w:rsid w:val="00A4509F"/>
    <w:rsid w:val="00A5616C"/>
    <w:rsid w:val="00A818E8"/>
    <w:rsid w:val="00A846D2"/>
    <w:rsid w:val="00A90771"/>
    <w:rsid w:val="00A93200"/>
    <w:rsid w:val="00AA3AB5"/>
    <w:rsid w:val="00AA58E3"/>
    <w:rsid w:val="00AA7D26"/>
    <w:rsid w:val="00AB16EF"/>
    <w:rsid w:val="00AB306D"/>
    <w:rsid w:val="00AB5FBA"/>
    <w:rsid w:val="00AB6B85"/>
    <w:rsid w:val="00AC1621"/>
    <w:rsid w:val="00AC1C7D"/>
    <w:rsid w:val="00AD0F1F"/>
    <w:rsid w:val="00AD4389"/>
    <w:rsid w:val="00AE0C7C"/>
    <w:rsid w:val="00AE2E4D"/>
    <w:rsid w:val="00AE4D62"/>
    <w:rsid w:val="00AE5A9A"/>
    <w:rsid w:val="00AE7EA2"/>
    <w:rsid w:val="00AF2868"/>
    <w:rsid w:val="00AF4C86"/>
    <w:rsid w:val="00B00AE7"/>
    <w:rsid w:val="00B035D3"/>
    <w:rsid w:val="00B0718E"/>
    <w:rsid w:val="00B077F7"/>
    <w:rsid w:val="00B10102"/>
    <w:rsid w:val="00B114C6"/>
    <w:rsid w:val="00B31B58"/>
    <w:rsid w:val="00B32DAD"/>
    <w:rsid w:val="00B32DEE"/>
    <w:rsid w:val="00B450A3"/>
    <w:rsid w:val="00B45FF1"/>
    <w:rsid w:val="00B54DEA"/>
    <w:rsid w:val="00B5794C"/>
    <w:rsid w:val="00B60ECF"/>
    <w:rsid w:val="00B62165"/>
    <w:rsid w:val="00B6216A"/>
    <w:rsid w:val="00B72DA8"/>
    <w:rsid w:val="00B74392"/>
    <w:rsid w:val="00B746AE"/>
    <w:rsid w:val="00B83CA6"/>
    <w:rsid w:val="00B90C69"/>
    <w:rsid w:val="00B95918"/>
    <w:rsid w:val="00BA05C0"/>
    <w:rsid w:val="00BA1C5A"/>
    <w:rsid w:val="00BA301F"/>
    <w:rsid w:val="00BA4613"/>
    <w:rsid w:val="00BB0588"/>
    <w:rsid w:val="00BB4B41"/>
    <w:rsid w:val="00BC2799"/>
    <w:rsid w:val="00BC728F"/>
    <w:rsid w:val="00BD147F"/>
    <w:rsid w:val="00BE0199"/>
    <w:rsid w:val="00BE0DCD"/>
    <w:rsid w:val="00BE3722"/>
    <w:rsid w:val="00BE3D65"/>
    <w:rsid w:val="00BF03B8"/>
    <w:rsid w:val="00BF219B"/>
    <w:rsid w:val="00BF27EC"/>
    <w:rsid w:val="00BF69F6"/>
    <w:rsid w:val="00C0061B"/>
    <w:rsid w:val="00C018EF"/>
    <w:rsid w:val="00C02D9D"/>
    <w:rsid w:val="00C04202"/>
    <w:rsid w:val="00C079C1"/>
    <w:rsid w:val="00C10449"/>
    <w:rsid w:val="00C25235"/>
    <w:rsid w:val="00C30DFE"/>
    <w:rsid w:val="00C35319"/>
    <w:rsid w:val="00C40467"/>
    <w:rsid w:val="00C5007D"/>
    <w:rsid w:val="00C50D92"/>
    <w:rsid w:val="00C526E3"/>
    <w:rsid w:val="00C60137"/>
    <w:rsid w:val="00C613AF"/>
    <w:rsid w:val="00C65569"/>
    <w:rsid w:val="00C65E6E"/>
    <w:rsid w:val="00C743CE"/>
    <w:rsid w:val="00C75F5A"/>
    <w:rsid w:val="00C775D8"/>
    <w:rsid w:val="00C80531"/>
    <w:rsid w:val="00C92DFB"/>
    <w:rsid w:val="00C94C17"/>
    <w:rsid w:val="00C95E9E"/>
    <w:rsid w:val="00C97584"/>
    <w:rsid w:val="00CA2765"/>
    <w:rsid w:val="00CA27F5"/>
    <w:rsid w:val="00CA6AB8"/>
    <w:rsid w:val="00CB0375"/>
    <w:rsid w:val="00CB70D5"/>
    <w:rsid w:val="00CC01EA"/>
    <w:rsid w:val="00CC0C29"/>
    <w:rsid w:val="00CC0CA4"/>
    <w:rsid w:val="00CC4319"/>
    <w:rsid w:val="00CD1843"/>
    <w:rsid w:val="00CD5114"/>
    <w:rsid w:val="00CD5C71"/>
    <w:rsid w:val="00CE0941"/>
    <w:rsid w:val="00CE3C6F"/>
    <w:rsid w:val="00CE5445"/>
    <w:rsid w:val="00CE75C3"/>
    <w:rsid w:val="00CF425A"/>
    <w:rsid w:val="00CF6075"/>
    <w:rsid w:val="00D11572"/>
    <w:rsid w:val="00D238C3"/>
    <w:rsid w:val="00D23EF8"/>
    <w:rsid w:val="00D24C57"/>
    <w:rsid w:val="00D24F62"/>
    <w:rsid w:val="00D30EC3"/>
    <w:rsid w:val="00D33DD1"/>
    <w:rsid w:val="00D352C2"/>
    <w:rsid w:val="00D42718"/>
    <w:rsid w:val="00D47345"/>
    <w:rsid w:val="00D47ED5"/>
    <w:rsid w:val="00D5005D"/>
    <w:rsid w:val="00D50D79"/>
    <w:rsid w:val="00D54C68"/>
    <w:rsid w:val="00D5671B"/>
    <w:rsid w:val="00D66777"/>
    <w:rsid w:val="00D6680F"/>
    <w:rsid w:val="00D75057"/>
    <w:rsid w:val="00D76D78"/>
    <w:rsid w:val="00D840FC"/>
    <w:rsid w:val="00D93A2C"/>
    <w:rsid w:val="00D94D63"/>
    <w:rsid w:val="00DA16F3"/>
    <w:rsid w:val="00DB3349"/>
    <w:rsid w:val="00DB5B4F"/>
    <w:rsid w:val="00DB677C"/>
    <w:rsid w:val="00DB6D15"/>
    <w:rsid w:val="00DC0F80"/>
    <w:rsid w:val="00DC4F3A"/>
    <w:rsid w:val="00DC525C"/>
    <w:rsid w:val="00DC666D"/>
    <w:rsid w:val="00DD0454"/>
    <w:rsid w:val="00DD456A"/>
    <w:rsid w:val="00DE0C88"/>
    <w:rsid w:val="00DE7B5D"/>
    <w:rsid w:val="00DF0E09"/>
    <w:rsid w:val="00DF15E0"/>
    <w:rsid w:val="00DF7898"/>
    <w:rsid w:val="00E007C3"/>
    <w:rsid w:val="00E147D7"/>
    <w:rsid w:val="00E14C35"/>
    <w:rsid w:val="00E26372"/>
    <w:rsid w:val="00E329D2"/>
    <w:rsid w:val="00E32B5A"/>
    <w:rsid w:val="00E37D3F"/>
    <w:rsid w:val="00E40837"/>
    <w:rsid w:val="00E44039"/>
    <w:rsid w:val="00E45828"/>
    <w:rsid w:val="00E473B3"/>
    <w:rsid w:val="00E5056D"/>
    <w:rsid w:val="00E51971"/>
    <w:rsid w:val="00E54ED6"/>
    <w:rsid w:val="00E619C5"/>
    <w:rsid w:val="00E633D0"/>
    <w:rsid w:val="00E67012"/>
    <w:rsid w:val="00E7023B"/>
    <w:rsid w:val="00E7218A"/>
    <w:rsid w:val="00E81C96"/>
    <w:rsid w:val="00E821DD"/>
    <w:rsid w:val="00E822FC"/>
    <w:rsid w:val="00E837CC"/>
    <w:rsid w:val="00E85C1A"/>
    <w:rsid w:val="00E8754F"/>
    <w:rsid w:val="00E87961"/>
    <w:rsid w:val="00E87C7D"/>
    <w:rsid w:val="00E93A65"/>
    <w:rsid w:val="00E94695"/>
    <w:rsid w:val="00EA2C69"/>
    <w:rsid w:val="00EA63DE"/>
    <w:rsid w:val="00EB405D"/>
    <w:rsid w:val="00EC23F4"/>
    <w:rsid w:val="00EC4B28"/>
    <w:rsid w:val="00EC6C66"/>
    <w:rsid w:val="00EC7CED"/>
    <w:rsid w:val="00ED0510"/>
    <w:rsid w:val="00ED0CB1"/>
    <w:rsid w:val="00ED2DF8"/>
    <w:rsid w:val="00ED4F66"/>
    <w:rsid w:val="00ED66D4"/>
    <w:rsid w:val="00ED6EFE"/>
    <w:rsid w:val="00EE050B"/>
    <w:rsid w:val="00EE2C55"/>
    <w:rsid w:val="00EE2D80"/>
    <w:rsid w:val="00EE6E34"/>
    <w:rsid w:val="00EE789E"/>
    <w:rsid w:val="00EF325A"/>
    <w:rsid w:val="00EF69DF"/>
    <w:rsid w:val="00EF6D64"/>
    <w:rsid w:val="00F01747"/>
    <w:rsid w:val="00F04908"/>
    <w:rsid w:val="00F055E7"/>
    <w:rsid w:val="00F05801"/>
    <w:rsid w:val="00F102A6"/>
    <w:rsid w:val="00F1119D"/>
    <w:rsid w:val="00F12681"/>
    <w:rsid w:val="00F1301A"/>
    <w:rsid w:val="00F17648"/>
    <w:rsid w:val="00F21C7C"/>
    <w:rsid w:val="00F24B8D"/>
    <w:rsid w:val="00F24D14"/>
    <w:rsid w:val="00F30E03"/>
    <w:rsid w:val="00F33262"/>
    <w:rsid w:val="00F347E3"/>
    <w:rsid w:val="00F410EF"/>
    <w:rsid w:val="00F41154"/>
    <w:rsid w:val="00F4278C"/>
    <w:rsid w:val="00F549B6"/>
    <w:rsid w:val="00F56DEA"/>
    <w:rsid w:val="00F60042"/>
    <w:rsid w:val="00F62D85"/>
    <w:rsid w:val="00F7202C"/>
    <w:rsid w:val="00F75437"/>
    <w:rsid w:val="00F77D63"/>
    <w:rsid w:val="00F91B3C"/>
    <w:rsid w:val="00F929DD"/>
    <w:rsid w:val="00FA2681"/>
    <w:rsid w:val="00FA46A8"/>
    <w:rsid w:val="00FA6C79"/>
    <w:rsid w:val="00FB1986"/>
    <w:rsid w:val="00FB4155"/>
    <w:rsid w:val="00FB4798"/>
    <w:rsid w:val="00FB54CA"/>
    <w:rsid w:val="00FC1D02"/>
    <w:rsid w:val="00FC54BB"/>
    <w:rsid w:val="00FE4E9E"/>
    <w:rsid w:val="00FF4C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FD08B1"/>
  <w15:chartTrackingRefBased/>
  <w15:docId w15:val="{44FA8E44-60B1-4269-9C51-9CEECE5A01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9A06F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A06F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A06F7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A06F7"/>
    <w:rPr>
      <w:rFonts w:ascii="等线" w:eastAsia="等线" w:hAnsi="等线"/>
      <w:noProof/>
      <w:sz w:val="20"/>
    </w:rPr>
  </w:style>
  <w:style w:type="character" w:styleId="a3">
    <w:name w:val="annotation reference"/>
    <w:basedOn w:val="a0"/>
    <w:uiPriority w:val="99"/>
    <w:semiHidden/>
    <w:unhideWhenUsed/>
    <w:rsid w:val="00C40467"/>
    <w:rPr>
      <w:sz w:val="21"/>
      <w:szCs w:val="21"/>
    </w:rPr>
  </w:style>
  <w:style w:type="paragraph" w:styleId="a4">
    <w:name w:val="annotation text"/>
    <w:basedOn w:val="a"/>
    <w:link w:val="a5"/>
    <w:uiPriority w:val="99"/>
    <w:semiHidden/>
    <w:unhideWhenUsed/>
    <w:rsid w:val="00C40467"/>
    <w:pPr>
      <w:jc w:val="left"/>
    </w:pPr>
    <w:rPr>
      <w14:ligatures w14:val="none"/>
    </w:rPr>
  </w:style>
  <w:style w:type="character" w:customStyle="1" w:styleId="a5">
    <w:name w:val="批注文字 字符"/>
    <w:basedOn w:val="a0"/>
    <w:link w:val="a4"/>
    <w:uiPriority w:val="99"/>
    <w:semiHidden/>
    <w:rsid w:val="00C40467"/>
    <w:rPr>
      <w14:ligatures w14:val="none"/>
    </w:rPr>
  </w:style>
  <w:style w:type="paragraph" w:styleId="a6">
    <w:name w:val="annotation subject"/>
    <w:basedOn w:val="a4"/>
    <w:next w:val="a4"/>
    <w:link w:val="a7"/>
    <w:uiPriority w:val="99"/>
    <w:semiHidden/>
    <w:unhideWhenUsed/>
    <w:rsid w:val="00C40467"/>
    <w:rPr>
      <w:b/>
      <w:bCs/>
      <w14:ligatures w14:val="standardContextual"/>
    </w:rPr>
  </w:style>
  <w:style w:type="character" w:customStyle="1" w:styleId="a7">
    <w:name w:val="批注主题 字符"/>
    <w:basedOn w:val="a5"/>
    <w:link w:val="a6"/>
    <w:uiPriority w:val="99"/>
    <w:semiHidden/>
    <w:rsid w:val="00C40467"/>
    <w:rPr>
      <w:b/>
      <w:bCs/>
      <w14:ligatures w14:val="none"/>
    </w:rPr>
  </w:style>
  <w:style w:type="paragraph" w:styleId="a8">
    <w:name w:val="Revision"/>
    <w:hidden/>
    <w:uiPriority w:val="99"/>
    <w:semiHidden/>
    <w:rsid w:val="00251696"/>
  </w:style>
  <w:style w:type="paragraph" w:styleId="a9">
    <w:name w:val="header"/>
    <w:basedOn w:val="a"/>
    <w:link w:val="aa"/>
    <w:uiPriority w:val="99"/>
    <w:unhideWhenUsed/>
    <w:rsid w:val="009A4BB1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9A4BB1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9A4BB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9A4BB1"/>
    <w:rPr>
      <w:sz w:val="18"/>
      <w:szCs w:val="18"/>
    </w:rPr>
  </w:style>
  <w:style w:type="character" w:styleId="ad">
    <w:name w:val="Hyperlink"/>
    <w:basedOn w:val="a0"/>
    <w:uiPriority w:val="99"/>
    <w:unhideWhenUsed/>
    <w:rsid w:val="00F60042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F60042"/>
    <w:rPr>
      <w:color w:val="605E5C"/>
      <w:shd w:val="clear" w:color="auto" w:fill="E1DFDD"/>
    </w:rPr>
  </w:style>
  <w:style w:type="character" w:styleId="af">
    <w:name w:val="FollowedHyperlink"/>
    <w:basedOn w:val="a0"/>
    <w:uiPriority w:val="99"/>
    <w:semiHidden/>
    <w:unhideWhenUsed/>
    <w:rsid w:val="00493576"/>
    <w:rPr>
      <w:color w:val="954F72" w:themeColor="followedHyperlink"/>
      <w:u w:val="single"/>
    </w:rPr>
  </w:style>
  <w:style w:type="paragraph" w:styleId="af0">
    <w:name w:val="Balloon Text"/>
    <w:basedOn w:val="a"/>
    <w:link w:val="af1"/>
    <w:uiPriority w:val="99"/>
    <w:semiHidden/>
    <w:unhideWhenUsed/>
    <w:rsid w:val="00F33262"/>
    <w:rPr>
      <w:rFonts w:ascii="Times New Roman" w:hAnsi="Times New Roman" w:cs="Times New Roman"/>
      <w:sz w:val="18"/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F33262"/>
    <w:rPr>
      <w:rFonts w:ascii="Times New Roman" w:hAnsi="Times New Roman" w:cs="Times New Roman"/>
      <w:sz w:val="18"/>
      <w:szCs w:val="18"/>
    </w:rPr>
  </w:style>
  <w:style w:type="character" w:styleId="af2">
    <w:name w:val="line number"/>
    <w:basedOn w:val="a0"/>
    <w:uiPriority w:val="99"/>
    <w:semiHidden/>
    <w:unhideWhenUsed/>
    <w:rsid w:val="00D30EC3"/>
  </w:style>
  <w:style w:type="table" w:styleId="af3">
    <w:name w:val="Table Grid"/>
    <w:basedOn w:val="a1"/>
    <w:uiPriority w:val="39"/>
    <w:rsid w:val="001E5C9D"/>
    <w:rPr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List Paragraph"/>
    <w:basedOn w:val="a"/>
    <w:uiPriority w:val="34"/>
    <w:qFormat/>
    <w:rsid w:val="001E5C9D"/>
    <w:pPr>
      <w:widowControl/>
      <w:ind w:firstLineChars="200" w:firstLine="420"/>
      <w:jc w:val="left"/>
    </w:pPr>
    <w:rPr>
      <w:rFonts w:ascii="宋体" w:eastAsia="宋体" w:hAnsi="宋体" w:cs="宋体"/>
      <w:kern w:val="0"/>
      <w:sz w:val="24"/>
      <w:szCs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8679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530037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28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957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40619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273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4174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458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7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96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58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github.com/FinucaneLab/pops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483CB9-FA2C-6F43-AC3D-BC37E3BE84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6</Pages>
  <Words>4387</Words>
  <Characters>25007</Characters>
  <Application>Microsoft Office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sjj791</dc:creator>
  <cp:keywords/>
  <dc:description/>
  <cp:lastModifiedBy>yu zeng</cp:lastModifiedBy>
  <cp:revision>3</cp:revision>
  <dcterms:created xsi:type="dcterms:W3CDTF">2025-07-01T05:28:00Z</dcterms:created>
  <dcterms:modified xsi:type="dcterms:W3CDTF">2025-07-17T04:26:00Z</dcterms:modified>
</cp:coreProperties>
</file>